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9A94F2" w14:textId="364DAB84" w:rsidR="007A6360" w:rsidRPr="00570162" w:rsidRDefault="007A6360" w:rsidP="00610DB4">
      <w:pPr>
        <w:contextualSpacing/>
      </w:pPr>
      <w:r w:rsidRPr="00570162">
        <w:fldChar w:fldCharType="begin"/>
      </w:r>
      <w:r w:rsidRPr="00570162">
        <w:instrText xml:space="preserve"> MACROBUTTON MTEditEquationSection2 </w:instrText>
      </w:r>
      <w:r w:rsidRPr="00570162">
        <w:rPr>
          <w:rStyle w:val="MTEquationSection"/>
        </w:rPr>
        <w:instrText>Equation Chapter 1 Section 1</w:instrText>
      </w:r>
      <w:r w:rsidRPr="00570162">
        <w:fldChar w:fldCharType="begin"/>
      </w:r>
      <w:r w:rsidRPr="00570162">
        <w:instrText xml:space="preserve"> SEQ MTEqn \r \h \* MERGEFORMAT </w:instrText>
      </w:r>
      <w:r w:rsidRPr="00570162">
        <w:fldChar w:fldCharType="end"/>
      </w:r>
      <w:r w:rsidRPr="00570162">
        <w:fldChar w:fldCharType="begin"/>
      </w:r>
      <w:r w:rsidRPr="00570162">
        <w:instrText xml:space="preserve"> SEQ MTSec \r 1 \h \* MERGEFORMAT </w:instrText>
      </w:r>
      <w:r w:rsidRPr="00570162">
        <w:fldChar w:fldCharType="end"/>
      </w:r>
      <w:r w:rsidRPr="00570162">
        <w:fldChar w:fldCharType="begin"/>
      </w:r>
      <w:r w:rsidRPr="00570162">
        <w:instrText xml:space="preserve"> SEQ MTChap \r 1 \h \* MERGEFORMAT </w:instrText>
      </w:r>
      <w:r w:rsidRPr="00570162">
        <w:fldChar w:fldCharType="end"/>
      </w:r>
      <w:r w:rsidRPr="00570162">
        <w:fldChar w:fldCharType="end"/>
      </w:r>
    </w:p>
    <w:p w14:paraId="5676375D" w14:textId="77777777" w:rsidR="007A6360" w:rsidRDefault="007A6360" w:rsidP="00610DB4"/>
    <w:p w14:paraId="1036E093" w14:textId="77777777" w:rsidR="007A6360" w:rsidRDefault="007A6360" w:rsidP="00610DB4"/>
    <w:p w14:paraId="24522F8F" w14:textId="77777777" w:rsidR="007A6360" w:rsidRDefault="007A6360" w:rsidP="00610DB4"/>
    <w:p w14:paraId="7FF757B6" w14:textId="77777777" w:rsidR="007A6360" w:rsidRPr="0088553A" w:rsidRDefault="007A6360" w:rsidP="00610DB4">
      <w:bookmarkStart w:id="0" w:name="_GoBack"/>
      <w:bookmarkEnd w:id="0"/>
    </w:p>
    <w:p w14:paraId="4EECEE5B" w14:textId="77777777" w:rsidR="007A6360" w:rsidRPr="00570162" w:rsidRDefault="007A6360" w:rsidP="00610DB4">
      <w:pPr>
        <w:contextualSpacing/>
      </w:pPr>
    </w:p>
    <w:p w14:paraId="5A37D91A" w14:textId="3500BA85" w:rsidR="007A6360" w:rsidRPr="00570162" w:rsidRDefault="007A6360" w:rsidP="00610DB4">
      <w:pPr>
        <w:contextualSpacing/>
        <w:jc w:val="center"/>
      </w:pPr>
      <w:r w:rsidRPr="00570162">
        <w:t>Estimating the Maximum Likelihood Root Mean Square Error of Approximation (RMSEA)</w:t>
      </w:r>
      <w:r w:rsidR="00675509">
        <w:t xml:space="preserve"> </w:t>
      </w:r>
      <w:r w:rsidRPr="00570162">
        <w:t xml:space="preserve">with </w:t>
      </w:r>
      <w:r w:rsidRPr="00A05B14">
        <w:rPr>
          <w:noProof/>
        </w:rPr>
        <w:t>Non</w:t>
      </w:r>
      <w:r w:rsidRPr="00570162">
        <w:t xml:space="preserve">-normal </w:t>
      </w:r>
      <w:r w:rsidRPr="00A05B14">
        <w:rPr>
          <w:noProof/>
        </w:rPr>
        <w:t>Data</w:t>
      </w:r>
      <w:r w:rsidR="00305B9D">
        <w:rPr>
          <w:noProof/>
        </w:rPr>
        <w:t>: A Monte-Carlo Study</w:t>
      </w:r>
    </w:p>
    <w:p w14:paraId="72454B15" w14:textId="77777777" w:rsidR="002931B8" w:rsidRPr="00677C3E" w:rsidRDefault="002931B8" w:rsidP="00610DB4">
      <w:pPr>
        <w:contextualSpacing/>
        <w:jc w:val="center"/>
        <w:outlineLvl w:val="0"/>
      </w:pPr>
    </w:p>
    <w:p w14:paraId="571716D6" w14:textId="77777777" w:rsidR="002931B8" w:rsidRDefault="002931B8" w:rsidP="00610DB4">
      <w:pPr>
        <w:contextualSpacing/>
        <w:jc w:val="center"/>
        <w:outlineLvl w:val="0"/>
        <w:rPr>
          <w:b/>
        </w:rPr>
      </w:pPr>
      <w:r>
        <w:rPr>
          <w:noProof/>
        </w:rPr>
        <w:t>Supplementary materials</w:t>
      </w:r>
      <w:r w:rsidRPr="00C61607">
        <w:rPr>
          <w:b/>
        </w:rPr>
        <w:t xml:space="preserve"> </w:t>
      </w:r>
    </w:p>
    <w:p w14:paraId="288CF8B1" w14:textId="77777777" w:rsidR="002931B8" w:rsidRDefault="002931B8" w:rsidP="00610DB4">
      <w:pPr>
        <w:contextualSpacing/>
        <w:jc w:val="center"/>
        <w:outlineLvl w:val="0"/>
        <w:rPr>
          <w:b/>
        </w:rPr>
      </w:pPr>
      <w:r>
        <w:rPr>
          <w:b/>
        </w:rPr>
        <w:br w:type="page"/>
      </w:r>
    </w:p>
    <w:p w14:paraId="63391E95" w14:textId="33115847" w:rsidR="00451839" w:rsidRDefault="00A00453" w:rsidP="00A00453">
      <w:pPr>
        <w:ind w:firstLine="720"/>
      </w:pPr>
      <w:r>
        <w:lastRenderedPageBreak/>
        <w:t>I</w:t>
      </w:r>
      <w:r w:rsidR="002931B8">
        <w:t>n the body of the paper</w:t>
      </w:r>
      <w:r w:rsidR="003B0A0C">
        <w:t>,</w:t>
      </w:r>
      <w:r w:rsidR="002931B8">
        <w:t xml:space="preserve"> continuous non-normal data were generated </w:t>
      </w:r>
      <w:r>
        <w:t>following Vale and</w:t>
      </w:r>
      <w:r w:rsidRPr="00BC4D79">
        <w:t xml:space="preserve"> </w:t>
      </w:r>
      <w:proofErr w:type="spellStart"/>
      <w:r w:rsidRPr="00BC4D79">
        <w:t>Maurelli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DOI":"10.1007/BF02293687","ISSN":"0033-3123","author":[{"dropping-particle":"","family":"Vale","given":"C. David","non-dropping-particle":"","parse-names":false,"suffix":""},{"dropping-particle":"","family":"Maurelli","given":"Vincent A.","non-dropping-particle":"","parse-names":false,"suffix":""}],"container-title":"Psychometrika","id":"ITEM-1","issue":"3","issued":{"date-parts":[["1983","9"]]},"note":"From Duplicate 1 ( Simulating multivariate nonnormal distributions - Vale, C. David CD; Maurelli, VA Vincent a. )\n\nFrom Duplicate 1 ( Simulating multivariate nonnormal distributions - Vale, C. David; Maurelli, Vincent a. )\n","page":"465-471","title":"Simulating multivariate nonnormal distributions","type":"article-journal","volume":"48"},"suppress-author":1,"uris":["http://www.mendeley.com/documents/?uuid=1dc8f4a4-385c-416b-94c1-75a48f7b5f22"]}],"mendeley":{"formattedCitation":"(1983)","plainTextFormattedCitation":"(1983)"},"properties":{"noteIndex":0},"schema":"https://github.com/citation-style-language/schema/raw/master/csl-citation.json"}</w:instrText>
      </w:r>
      <w:r>
        <w:fldChar w:fldCharType="separate"/>
      </w:r>
      <w:r w:rsidRPr="008019D8">
        <w:rPr>
          <w:noProof/>
        </w:rPr>
        <w:t>(1983)</w:t>
      </w:r>
      <w:r>
        <w:fldChar w:fldCharType="end"/>
      </w:r>
      <w:r w:rsidR="002931B8">
        <w:t>. In these supplementary materials</w:t>
      </w:r>
      <w:r w:rsidR="003B0A0C">
        <w:t>,</w:t>
      </w:r>
      <w:r w:rsidR="002931B8">
        <w:t xml:space="preserve"> we provide results using an alternative approach to generate non-normal data </w:t>
      </w:r>
      <w:r w:rsidR="002931B8">
        <w:fldChar w:fldCharType="begin" w:fldLock="1"/>
      </w:r>
      <w:r w:rsidR="00917B8C">
        <w:instrText>ADDIN CSL_CITATION {"citationItems":[{"id":"ITEM-1","itemData":{"DOI":"10.1111/j.2044-8317.1985.tb00832.x","ISSN":"00071102","author":[{"dropping-particle":"","family":"Muthén","given":"Bengt","non-dropping-particle":"","parse-names":false,"suffix":""},{"dropping-particle":"","family":"Kaplan","given":"David","non-dropping-particle":"","parse-names":false,"suffix":""}],"container-title":"British Journal of Mathematical and Statistical Psychology","id":"ITEM-1","issue":"2","issued":{"date-parts":[["1985","11","4"]]},"page":"171-189","title":"A comparison of some methodologies for the factor analysis of non-normal Likert variables","type":"article-journal","volume":"38"},"uris":["http://www.mendeley.com/documents/?uuid=79c7e07b-c354-44e8-a3a3-08c5790b1d8e"]}],"mendeley":{"formattedCitation":"(Muthén &amp; Kaplan, 1985)","manualFormatting":"(Muthén &amp; Kaplan, 1985)","plainTextFormattedCitation":"(Muthén &amp; Kaplan, 1985)","previouslyFormattedCitation":"(Muthén &amp; Kaplan, 1985)"},"properties":{"noteIndex":0},"schema":"https://github.com/citation-style-language/schema/raw/master/csl-citation.json"}</w:instrText>
      </w:r>
      <w:r w:rsidR="002931B8">
        <w:fldChar w:fldCharType="separate"/>
      </w:r>
      <w:r w:rsidR="00451839">
        <w:rPr>
          <w:noProof/>
        </w:rPr>
        <w:t>(</w:t>
      </w:r>
      <w:r w:rsidR="00451839" w:rsidRPr="00451839">
        <w:rPr>
          <w:noProof/>
        </w:rPr>
        <w:t>Muthén &amp; Kaplan, 1985)</w:t>
      </w:r>
      <w:r w:rsidR="002931B8">
        <w:fldChar w:fldCharType="end"/>
      </w:r>
      <w:r w:rsidR="002931B8">
        <w:t xml:space="preserve">. In this case, multivariate normal data are generated </w:t>
      </w:r>
      <w:r>
        <w:t>first. These data are then discretized</w:t>
      </w:r>
      <w:r w:rsidR="002931B8">
        <w:t xml:space="preserve"> into five categories according to a set of thresholds </w:t>
      </w:r>
      <w:r w:rsidR="003B0A0C">
        <w:t>to</w:t>
      </w:r>
      <w:r w:rsidR="002931B8">
        <w:t xml:space="preserve"> achieve the desired marginal skewness and kurtosis. </w:t>
      </w:r>
      <w:r>
        <w:t xml:space="preserve">The resulting data is treated as continuous. </w:t>
      </w:r>
      <w:r w:rsidR="002931B8">
        <w:t xml:space="preserve">The conditions and replications (5000) are the same in both cases, except that for the Muthén and Kaplan approach we </w:t>
      </w:r>
      <w:r>
        <w:t>used</w:t>
      </w:r>
      <w:r w:rsidRPr="00570162">
        <w:t>: skewness = 0, kurtosis = 0 (i.e., normal); skewness = 0, kurtosis = 2; an</w:t>
      </w:r>
      <w:r>
        <w:t>d skewness = -2, kurtosis = 3.18</w:t>
      </w:r>
      <w:r w:rsidRPr="00570162">
        <w:t>.</w:t>
      </w:r>
      <w:r>
        <w:t xml:space="preserve"> We also performed an additional </w:t>
      </w:r>
      <w:r w:rsidR="002931B8">
        <w:t xml:space="preserve">set </w:t>
      </w:r>
      <w:r>
        <w:t xml:space="preserve">of simulations using </w:t>
      </w:r>
      <w:r w:rsidR="002931B8">
        <w:t xml:space="preserve">the </w:t>
      </w:r>
      <w:r w:rsidRPr="0069626D">
        <w:t xml:space="preserve">Vale and </w:t>
      </w:r>
      <w:proofErr w:type="spellStart"/>
      <w:r w:rsidRPr="0069626D">
        <w:t>Maurelli</w:t>
      </w:r>
      <w:proofErr w:type="spellEnd"/>
      <w:r>
        <w:t xml:space="preserve"> (1983)</w:t>
      </w:r>
      <w:r w:rsidRPr="0069626D">
        <w:t xml:space="preserve"> </w:t>
      </w:r>
      <w:r>
        <w:t xml:space="preserve">approach using these skewness and kurtosis values (3 was used instead of </w:t>
      </w:r>
      <w:r w:rsidR="002931B8">
        <w:t>3.18</w:t>
      </w:r>
      <w:r>
        <w:t xml:space="preserve">, though). </w:t>
      </w:r>
      <w:r w:rsidR="002211BE">
        <w:t>The results obtained in the latter case are available from the authors upon request.</w:t>
      </w:r>
    </w:p>
    <w:p w14:paraId="5E83F1EA" w14:textId="42E753E6" w:rsidR="00451839" w:rsidRDefault="00A00453" w:rsidP="00451839">
      <w:pPr>
        <w:ind w:firstLine="720"/>
        <w:contextualSpacing/>
        <w:rPr>
          <w:lang w:eastAsia="zh-CN"/>
        </w:rPr>
      </w:pPr>
      <w:r>
        <w:rPr>
          <w:lang w:eastAsia="zh-CN"/>
        </w:rPr>
        <w:t xml:space="preserve">Returning to the results obtained using the </w:t>
      </w:r>
      <w:proofErr w:type="spellStart"/>
      <w:r>
        <w:rPr>
          <w:lang w:eastAsia="zh-CN"/>
        </w:rPr>
        <w:t>Muthén</w:t>
      </w:r>
      <w:proofErr w:type="spellEnd"/>
      <w:r>
        <w:rPr>
          <w:lang w:eastAsia="zh-CN"/>
        </w:rPr>
        <w:t xml:space="preserve"> and Kaplan approach, m</w:t>
      </w:r>
      <w:r w:rsidR="00451839">
        <w:rPr>
          <w:lang w:eastAsia="zh-CN"/>
        </w:rPr>
        <w:t>ore specifically, the five category data were genera</w:t>
      </w:r>
      <w:r w:rsidR="00451839" w:rsidRPr="00022FD1">
        <w:rPr>
          <w:lang w:eastAsia="zh-CN"/>
        </w:rPr>
        <w:t xml:space="preserve">ted as follows: </w:t>
      </w:r>
      <w:r w:rsidR="00451839">
        <w:rPr>
          <w:lang w:eastAsia="zh-CN"/>
        </w:rPr>
        <w:t xml:space="preserve">First, </w:t>
      </w:r>
      <w:r w:rsidR="00451839" w:rsidRPr="00022FD1">
        <w:rPr>
          <w:lang w:eastAsia="zh-CN"/>
        </w:rPr>
        <w:t>we generate</w:t>
      </w:r>
      <w:r w:rsidR="00451839">
        <w:rPr>
          <w:lang w:eastAsia="zh-CN"/>
        </w:rPr>
        <w:t>d</w:t>
      </w:r>
      <w:r w:rsidR="00451839" w:rsidRPr="00022FD1">
        <w:rPr>
          <w:lang w:eastAsia="zh-CN"/>
        </w:rPr>
        <w:t xml:space="preserve"> multivariate normal data</w:t>
      </w:r>
      <w:r w:rsidR="00451839">
        <w:rPr>
          <w:lang w:eastAsia="zh-CN"/>
        </w:rPr>
        <w:t xml:space="preserve"> </w:t>
      </w:r>
      <w:r w:rsidR="00451839" w:rsidRPr="0097325E">
        <w:rPr>
          <w:b/>
          <w:lang w:eastAsia="zh-CN"/>
        </w:rPr>
        <w:t>z</w:t>
      </w:r>
      <w:r w:rsidR="00451839" w:rsidRPr="0097325E">
        <w:rPr>
          <w:vertAlign w:val="superscript"/>
          <w:lang w:eastAsia="zh-CN"/>
        </w:rPr>
        <w:t>*</w:t>
      </w:r>
      <w:r w:rsidR="00451839">
        <w:rPr>
          <w:lang w:eastAsia="zh-CN"/>
        </w:rPr>
        <w:t xml:space="preserve"> with mean zero and the two factor correlation structure described in the body of the manuscript. </w:t>
      </w:r>
      <w:r w:rsidR="00451839" w:rsidRPr="00022FD1">
        <w:rPr>
          <w:lang w:eastAsia="zh-CN"/>
        </w:rPr>
        <w:t xml:space="preserve">The normal variables are categorized via the threshold relationship </w:t>
      </w:r>
      <w:r w:rsidR="00451839" w:rsidRPr="00022FD1">
        <w:rPr>
          <w:i/>
          <w:lang w:eastAsia="zh-CN"/>
        </w:rPr>
        <w:t>Y</w:t>
      </w:r>
      <w:r w:rsidR="00451839" w:rsidRPr="00022FD1">
        <w:rPr>
          <w:i/>
          <w:vertAlign w:val="subscript"/>
          <w:lang w:eastAsia="zh-CN"/>
        </w:rPr>
        <w:t>i</w:t>
      </w:r>
      <w:r w:rsidR="00451839" w:rsidRPr="00022FD1">
        <w:rPr>
          <w:lang w:eastAsia="zh-CN"/>
        </w:rPr>
        <w:t xml:space="preserve"> = </w:t>
      </w:r>
      <w:proofErr w:type="spellStart"/>
      <w:proofErr w:type="gramStart"/>
      <w:r w:rsidR="00451839" w:rsidRPr="00022FD1">
        <w:rPr>
          <w:i/>
          <w:lang w:eastAsia="zh-CN"/>
        </w:rPr>
        <w:t>k</w:t>
      </w:r>
      <w:r w:rsidR="00451839" w:rsidRPr="00022FD1">
        <w:rPr>
          <w:i/>
          <w:vertAlign w:val="subscript"/>
          <w:lang w:eastAsia="zh-CN"/>
        </w:rPr>
        <w:t>i</w:t>
      </w:r>
      <w:proofErr w:type="spellEnd"/>
      <w:r w:rsidR="00451839" w:rsidRPr="00022FD1">
        <w:rPr>
          <w:lang w:eastAsia="zh-CN"/>
        </w:rPr>
        <w:t xml:space="preserve">  if</w:t>
      </w:r>
      <w:proofErr w:type="gramEnd"/>
      <w:r w:rsidR="00451839" w:rsidRPr="00022FD1">
        <w:rPr>
          <w:lang w:eastAsia="zh-CN"/>
        </w:rPr>
        <w:t xml:space="preserve"> </w:t>
      </w:r>
      <w:r w:rsidR="00451839" w:rsidRPr="00022FD1">
        <w:rPr>
          <w:position w:val="-14"/>
        </w:rPr>
        <w:object w:dxaOrig="1320" w:dyaOrig="400" w14:anchorId="6736916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5.25pt;height:20.25pt" o:ole="">
            <v:imagedata r:id="rId8" o:title=""/>
          </v:shape>
          <o:OLEObject Type="Embed" ProgID="Equation.DSMT4" ShapeID="_x0000_i1025" DrawAspect="Content" ObjectID="_1620731068" r:id="rId9"/>
        </w:object>
      </w:r>
      <w:r w:rsidR="00451839" w:rsidRPr="00022FD1">
        <w:rPr>
          <w:lang w:eastAsia="zh-CN"/>
        </w:rPr>
        <w:t xml:space="preserve">, </w:t>
      </w:r>
      <w:proofErr w:type="spellStart"/>
      <w:r w:rsidR="00451839" w:rsidRPr="00022FD1">
        <w:rPr>
          <w:i/>
          <w:lang w:eastAsia="zh-CN"/>
        </w:rPr>
        <w:t>k</w:t>
      </w:r>
      <w:r w:rsidR="00451839" w:rsidRPr="00022FD1">
        <w:rPr>
          <w:i/>
          <w:vertAlign w:val="subscript"/>
          <w:lang w:eastAsia="zh-CN"/>
        </w:rPr>
        <w:t>i</w:t>
      </w:r>
      <w:proofErr w:type="spellEnd"/>
      <w:r w:rsidR="00451839" w:rsidRPr="00022FD1">
        <w:rPr>
          <w:lang w:eastAsia="zh-CN"/>
        </w:rPr>
        <w:t xml:space="preserve"> = 0, ..., 4, where </w:t>
      </w:r>
      <w:r w:rsidR="00451839" w:rsidRPr="00022FD1">
        <w:rPr>
          <w:position w:val="-14"/>
        </w:rPr>
        <w:object w:dxaOrig="1980" w:dyaOrig="380" w14:anchorId="3375F696">
          <v:shape id="_x0000_i1026" type="#_x0000_t75" style="width:99pt;height:18.75pt" o:ole="">
            <v:imagedata r:id="rId10" o:title=""/>
          </v:shape>
          <o:OLEObject Type="Embed" ProgID="Equation.DSMT4" ShapeID="_x0000_i1026" DrawAspect="Content" ObjectID="_1620731069" r:id="rId11"/>
        </w:object>
      </w:r>
      <w:r w:rsidR="00451839" w:rsidRPr="00022FD1">
        <w:rPr>
          <w:lang w:eastAsia="zh-CN"/>
        </w:rPr>
        <w:t>. The thresholds were selected so that the items had the</w:t>
      </w:r>
      <w:r w:rsidR="00451839">
        <w:rPr>
          <w:lang w:eastAsia="zh-CN"/>
        </w:rPr>
        <w:t xml:space="preserve"> desired</w:t>
      </w:r>
      <w:r w:rsidR="00451839" w:rsidRPr="00022FD1">
        <w:rPr>
          <w:lang w:eastAsia="zh-CN"/>
        </w:rPr>
        <w:t xml:space="preserve"> marginal </w:t>
      </w:r>
      <w:r w:rsidR="00451839">
        <w:rPr>
          <w:lang w:eastAsia="zh-CN"/>
        </w:rPr>
        <w:t xml:space="preserve">skewness and kurtosis. </w:t>
      </w:r>
    </w:p>
    <w:p w14:paraId="06E47F0B" w14:textId="77777777" w:rsidR="00451839" w:rsidRPr="00022FD1" w:rsidRDefault="00451839" w:rsidP="00451839">
      <w:pPr>
        <w:ind w:firstLine="720"/>
        <w:contextualSpacing/>
        <w:rPr>
          <w:lang w:eastAsia="zh-CN"/>
        </w:rPr>
      </w:pPr>
      <w:r>
        <w:rPr>
          <w:lang w:eastAsia="zh-CN"/>
        </w:rPr>
        <w:t xml:space="preserve">The population covariance matrices were computed using: </w:t>
      </w:r>
    </w:p>
    <w:p w14:paraId="06EA8518" w14:textId="63292995" w:rsidR="00451839" w:rsidRPr="00022FD1" w:rsidRDefault="00451839" w:rsidP="00451839">
      <w:pPr>
        <w:pStyle w:val="MTDisplayEquation"/>
        <w:rPr>
          <w:lang w:eastAsia="zh-CN"/>
        </w:rPr>
      </w:pPr>
      <w:r w:rsidRPr="00022FD1">
        <w:rPr>
          <w:lang w:eastAsia="zh-CN"/>
        </w:rPr>
        <w:tab/>
      </w:r>
      <w:r w:rsidRPr="00022FD1">
        <w:rPr>
          <w:position w:val="-30"/>
        </w:rPr>
        <w:object w:dxaOrig="3720" w:dyaOrig="720" w14:anchorId="4F81B939">
          <v:shape id="_x0000_i1027" type="#_x0000_t75" style="width:186pt;height:36.75pt" o:ole="">
            <v:imagedata r:id="rId12" o:title=""/>
          </v:shape>
          <o:OLEObject Type="Embed" ProgID="Equation.DSMT4" ShapeID="_x0000_i1027" DrawAspect="Content" ObjectID="_1620731070" r:id="rId13"/>
        </w:object>
      </w:r>
      <w:r w:rsidRPr="00022FD1">
        <w:rPr>
          <w:lang w:eastAsia="zh-CN"/>
        </w:rPr>
        <w:t>,</w:t>
      </w:r>
      <w:r w:rsidRPr="00022FD1">
        <w:rPr>
          <w:lang w:eastAsia="zh-CN"/>
        </w:rPr>
        <w:tab/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MACROBUTTON MTPlaceRef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MTEqn \h \* MERGEFORMAT </w:instrText>
      </w:r>
      <w:r>
        <w:rPr>
          <w:lang w:eastAsia="zh-CN"/>
        </w:rPr>
        <w:fldChar w:fldCharType="end"/>
      </w:r>
      <w:r>
        <w:rPr>
          <w:lang w:eastAsia="zh-CN"/>
        </w:rPr>
        <w:instrText>(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MTEqn \c \* Arabic \* MERGEFORMAT </w:instrText>
      </w:r>
      <w:r>
        <w:rPr>
          <w:lang w:eastAsia="zh-CN"/>
        </w:rPr>
        <w:fldChar w:fldCharType="separate"/>
      </w:r>
      <w:r w:rsidR="0096023A">
        <w:rPr>
          <w:noProof/>
          <w:lang w:eastAsia="zh-CN"/>
        </w:rPr>
        <w:instrText>1</w:instrText>
      </w:r>
      <w:r>
        <w:rPr>
          <w:lang w:eastAsia="zh-CN"/>
        </w:rPr>
        <w:fldChar w:fldCharType="end"/>
      </w:r>
      <w:r>
        <w:rPr>
          <w:lang w:eastAsia="zh-CN"/>
        </w:rPr>
        <w:instrText>)</w:instrText>
      </w:r>
      <w:r>
        <w:rPr>
          <w:lang w:eastAsia="zh-CN"/>
        </w:rPr>
        <w:fldChar w:fldCharType="end"/>
      </w:r>
    </w:p>
    <w:p w14:paraId="6E0090C1" w14:textId="4ADB0423" w:rsidR="00451839" w:rsidRPr="00022FD1" w:rsidRDefault="00451839" w:rsidP="00451839">
      <w:pPr>
        <w:pStyle w:val="MTDisplayEquation"/>
        <w:rPr>
          <w:lang w:eastAsia="zh-CN"/>
        </w:rPr>
      </w:pPr>
      <w:r w:rsidRPr="00022FD1">
        <w:rPr>
          <w:lang w:eastAsia="zh-CN"/>
        </w:rPr>
        <w:tab/>
      </w:r>
      <w:r w:rsidRPr="00022FD1">
        <w:rPr>
          <w:position w:val="-30"/>
        </w:rPr>
        <w:object w:dxaOrig="5020" w:dyaOrig="720" w14:anchorId="3EABACA7">
          <v:shape id="_x0000_i1028" type="#_x0000_t75" style="width:252pt;height:36.75pt" o:ole="">
            <v:imagedata r:id="rId14" o:title=""/>
          </v:shape>
          <o:OLEObject Type="Embed" ProgID="Equation.DSMT4" ShapeID="_x0000_i1028" DrawAspect="Content" ObjectID="_1620731071" r:id="rId15"/>
        </w:object>
      </w:r>
      <w:r w:rsidRPr="00022FD1">
        <w:rPr>
          <w:lang w:eastAsia="zh-CN"/>
        </w:rPr>
        <w:t>,</w:t>
      </w:r>
      <w:r w:rsidRPr="00022FD1">
        <w:rPr>
          <w:lang w:eastAsia="zh-CN"/>
        </w:rPr>
        <w:tab/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MACROBUTTON MTPlaceRef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MTEqn \h \* MERGEFORMAT </w:instrText>
      </w:r>
      <w:r>
        <w:rPr>
          <w:lang w:eastAsia="zh-CN"/>
        </w:rPr>
        <w:fldChar w:fldCharType="end"/>
      </w:r>
      <w:r>
        <w:rPr>
          <w:lang w:eastAsia="zh-CN"/>
        </w:rPr>
        <w:instrText>(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MTEqn \c \* Arabic \* MERGEFORMAT </w:instrText>
      </w:r>
      <w:r>
        <w:rPr>
          <w:lang w:eastAsia="zh-CN"/>
        </w:rPr>
        <w:fldChar w:fldCharType="separate"/>
      </w:r>
      <w:r w:rsidR="0096023A">
        <w:rPr>
          <w:noProof/>
          <w:lang w:eastAsia="zh-CN"/>
        </w:rPr>
        <w:instrText>2</w:instrText>
      </w:r>
      <w:r>
        <w:rPr>
          <w:lang w:eastAsia="zh-CN"/>
        </w:rPr>
        <w:fldChar w:fldCharType="end"/>
      </w:r>
      <w:r>
        <w:rPr>
          <w:lang w:eastAsia="zh-CN"/>
        </w:rPr>
        <w:instrText>)</w:instrText>
      </w:r>
      <w:r>
        <w:rPr>
          <w:lang w:eastAsia="zh-CN"/>
        </w:rPr>
        <w:fldChar w:fldCharType="end"/>
      </w:r>
    </w:p>
    <w:p w14:paraId="26BE2E4E" w14:textId="20BF19F2" w:rsidR="00451839" w:rsidRPr="00022FD1" w:rsidRDefault="00451839" w:rsidP="00451839">
      <w:pPr>
        <w:pStyle w:val="MTDisplayEquation"/>
        <w:rPr>
          <w:lang w:eastAsia="zh-CN"/>
        </w:rPr>
      </w:pPr>
      <w:r w:rsidRPr="00022FD1">
        <w:rPr>
          <w:lang w:eastAsia="zh-CN"/>
        </w:rPr>
        <w:tab/>
      </w:r>
      <w:r w:rsidRPr="00022FD1">
        <w:rPr>
          <w:position w:val="-28"/>
        </w:rPr>
        <w:object w:dxaOrig="2700" w:dyaOrig="680" w14:anchorId="5B0B608D">
          <v:shape id="_x0000_i1029" type="#_x0000_t75" style="width:135.75pt;height:33.75pt" o:ole="">
            <v:imagedata r:id="rId16" o:title=""/>
          </v:shape>
          <o:OLEObject Type="Embed" ProgID="Equation.DSMT4" ShapeID="_x0000_i1029" DrawAspect="Content" ObjectID="_1620731072" r:id="rId17"/>
        </w:object>
      </w:r>
      <w:r w:rsidRPr="00022FD1">
        <w:rPr>
          <w:lang w:eastAsia="zh-CN"/>
        </w:rPr>
        <w:t>.</w:t>
      </w:r>
      <w:r w:rsidRPr="00022FD1">
        <w:rPr>
          <w:lang w:eastAsia="zh-CN"/>
        </w:rPr>
        <w:tab/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MACROBUTTON MTPlaceRef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MTEqn \h \* MERGEFORMAT </w:instrText>
      </w:r>
      <w:r>
        <w:rPr>
          <w:lang w:eastAsia="zh-CN"/>
        </w:rPr>
        <w:fldChar w:fldCharType="end"/>
      </w:r>
      <w:r>
        <w:rPr>
          <w:lang w:eastAsia="zh-CN"/>
        </w:rPr>
        <w:instrText>(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MTEqn \c \* Arabic \* MERGEFORMAT </w:instrText>
      </w:r>
      <w:r>
        <w:rPr>
          <w:lang w:eastAsia="zh-CN"/>
        </w:rPr>
        <w:fldChar w:fldCharType="separate"/>
      </w:r>
      <w:r w:rsidR="0096023A">
        <w:rPr>
          <w:noProof/>
          <w:lang w:eastAsia="zh-CN"/>
        </w:rPr>
        <w:instrText>3</w:instrText>
      </w:r>
      <w:r>
        <w:rPr>
          <w:lang w:eastAsia="zh-CN"/>
        </w:rPr>
        <w:fldChar w:fldCharType="end"/>
      </w:r>
      <w:r>
        <w:rPr>
          <w:lang w:eastAsia="zh-CN"/>
        </w:rPr>
        <w:instrText>)</w:instrText>
      </w:r>
      <w:r>
        <w:rPr>
          <w:lang w:eastAsia="zh-CN"/>
        </w:rPr>
        <w:fldChar w:fldCharType="end"/>
      </w:r>
    </w:p>
    <w:p w14:paraId="7B553CA2" w14:textId="25E55E92" w:rsidR="002931B8" w:rsidRDefault="00451839" w:rsidP="00451839">
      <w:pPr>
        <w:contextualSpacing/>
      </w:pPr>
      <w:r>
        <w:rPr>
          <w:lang w:eastAsia="zh-CN"/>
        </w:rPr>
        <w:lastRenderedPageBreak/>
        <w:t>Finally, the population RMSEA</w:t>
      </w:r>
      <w:r w:rsidRPr="005953D7">
        <w:rPr>
          <w:vertAlign w:val="subscript"/>
          <w:lang w:eastAsia="zh-CN"/>
        </w:rPr>
        <w:t>ML</w:t>
      </w:r>
      <w:r>
        <w:rPr>
          <w:lang w:eastAsia="zh-CN"/>
        </w:rPr>
        <w:t xml:space="preserve"> was obtained by minimizing</w:t>
      </w:r>
      <w:r w:rsidRPr="005953D7">
        <w:rPr>
          <w:i/>
          <w:lang w:eastAsia="zh-CN"/>
        </w:rPr>
        <w:t xml:space="preserve"> F</w:t>
      </w:r>
      <w:r w:rsidRPr="005953D7">
        <w:rPr>
          <w:i/>
          <w:vertAlign w:val="subscript"/>
          <w:lang w:eastAsia="zh-CN"/>
        </w:rPr>
        <w:t>ML</w:t>
      </w:r>
      <w:r>
        <w:rPr>
          <w:lang w:eastAsia="zh-CN"/>
        </w:rPr>
        <w:t xml:space="preserve"> in equation 4 of the body of the manuscript. </w:t>
      </w:r>
      <w:r w:rsidR="002931B8">
        <w:t xml:space="preserve">The reader can verify </w:t>
      </w:r>
      <w:r w:rsidR="00A00453">
        <w:t xml:space="preserve">in the tables below </w:t>
      </w:r>
      <w:r w:rsidR="002931B8">
        <w:t xml:space="preserve">that </w:t>
      </w:r>
      <w:r>
        <w:t>concurrent</w:t>
      </w:r>
      <w:r w:rsidR="002931B8">
        <w:t xml:space="preserve"> results are obtained regardless of the mecha</w:t>
      </w:r>
      <w:r>
        <w:t>nism used to generate the data, MLMV emerges as the method of choice. However, using the Muthén and Kaplan approach all methods</w:t>
      </w:r>
      <w:r w:rsidR="0044528E">
        <w:t xml:space="preserve"> yield somewhat more accurate results. </w:t>
      </w:r>
    </w:p>
    <w:p w14:paraId="055EA5F9" w14:textId="62C63AB8" w:rsidR="00917B8C" w:rsidRDefault="00677C3E" w:rsidP="00610DB4">
      <w:pPr>
        <w:contextualSpacing/>
        <w:rPr>
          <w:rFonts w:eastAsia="SimSun"/>
        </w:rPr>
      </w:pPr>
      <w:r>
        <w:tab/>
        <w:t>A drawback of the Muthén-Kaplan approach to generate non-normal data is that</w:t>
      </w:r>
      <w:r w:rsidR="002211BE">
        <w:t xml:space="preserve"> the population RMSEA need not be zero in the presence of non-normality even when the model is 'correctly specified'</w:t>
      </w:r>
      <w:r w:rsidR="00917B8C">
        <w:t xml:space="preserve">. This can be seen in the tables below. When </w:t>
      </w:r>
      <w:r w:rsidR="00917B8C" w:rsidRPr="00570162">
        <w:rPr>
          <w:rFonts w:eastAsia="SimSun"/>
        </w:rPr>
        <w:sym w:font="Symbol" w:char="F072"/>
      </w:r>
      <w:r w:rsidR="00917B8C">
        <w:rPr>
          <w:rFonts w:eastAsia="SimSun"/>
        </w:rPr>
        <w:t xml:space="preserve"> = 1 but the data are non-normal, the population RMSEA does not equal zero. Put differently, the minimum of </w:t>
      </w:r>
      <w:r w:rsidR="00917B8C" w:rsidRPr="00917B8C">
        <w:rPr>
          <w:rFonts w:eastAsia="SimSun"/>
          <w:i/>
        </w:rPr>
        <w:t>F</w:t>
      </w:r>
      <w:r w:rsidR="00917B8C" w:rsidRPr="00917B8C">
        <w:rPr>
          <w:rFonts w:eastAsia="SimSun"/>
          <w:i/>
          <w:vertAlign w:val="subscript"/>
        </w:rPr>
        <w:t>ML</w:t>
      </w:r>
      <w:r w:rsidR="00917B8C">
        <w:rPr>
          <w:rFonts w:eastAsia="SimSun"/>
        </w:rPr>
        <w:t xml:space="preserve"> in equation (3) of the article does not equal zero. The reason is that the model is not correctly specified even when </w:t>
      </w:r>
      <w:r w:rsidR="00917B8C" w:rsidRPr="00570162">
        <w:rPr>
          <w:rFonts w:eastAsia="SimSun"/>
        </w:rPr>
        <w:sym w:font="Symbol" w:char="F072"/>
      </w:r>
      <w:r w:rsidR="00917B8C">
        <w:rPr>
          <w:rFonts w:eastAsia="SimSun"/>
        </w:rPr>
        <w:t xml:space="preserve"> = 1 </w:t>
      </w:r>
      <w:r w:rsidR="00917B8C">
        <w:rPr>
          <w:rFonts w:eastAsia="SimSun"/>
        </w:rPr>
        <w:fldChar w:fldCharType="begin" w:fldLock="1"/>
      </w:r>
      <w:r w:rsidR="00917B8C">
        <w:rPr>
          <w:rFonts w:eastAsia="SimSun"/>
        </w:rPr>
        <w:instrText>ADDIN CSL_CITATION {"citationItems":[{"id":"ITEM-1","itemData":{"author":[{"dropping-particle":"","family":"McDonald","given":"Roderick P.","non-dropping-particle":"","parse-names":false,"suffix":""}],"id":"ITEM-1","issued":{"date-parts":[["1999"]]},"publisher":"Erlbaum","publisher-place":"Mahwah, NJ","title":"Test theory: A unified approach","type":"book"},"uris":["http://www.mendeley.com/documents/?uuid=bebbe50c-73e3-45a7-ad36-af8b0f01c870"]}],"mendeley":{"formattedCitation":"(McDonald, 1999)","plainTextFormattedCitation":"(McDonald, 1999)","previouslyFormattedCitation":"(McDonald, 1999)"},"properties":{"noteIndex":0},"schema":"https://github.com/citation-style-language/schema/raw/master/csl-citation.json"}</w:instrText>
      </w:r>
      <w:r w:rsidR="00917B8C">
        <w:rPr>
          <w:rFonts w:eastAsia="SimSun"/>
        </w:rPr>
        <w:fldChar w:fldCharType="separate"/>
      </w:r>
      <w:r w:rsidR="00917B8C" w:rsidRPr="00917B8C">
        <w:rPr>
          <w:rFonts w:eastAsia="SimSun"/>
          <w:noProof/>
        </w:rPr>
        <w:t>(McDonald, 1999)</w:t>
      </w:r>
      <w:r w:rsidR="00917B8C">
        <w:rPr>
          <w:rFonts w:eastAsia="SimSun"/>
        </w:rPr>
        <w:fldChar w:fldCharType="end"/>
      </w:r>
      <w:r w:rsidR="00917B8C">
        <w:rPr>
          <w:rFonts w:eastAsia="SimSun"/>
        </w:rPr>
        <w:t xml:space="preserve">. We are fitting a linear model (a factor analysis model) to a non-linear model (the ordinal factor analysis model) although the test statistics have very little power to distinguish them </w:t>
      </w:r>
      <w:r w:rsidR="00917B8C">
        <w:rPr>
          <w:rFonts w:eastAsia="SimSun"/>
        </w:rPr>
        <w:fldChar w:fldCharType="begin" w:fldLock="1"/>
      </w:r>
      <w:r w:rsidR="008019D8">
        <w:rPr>
          <w:rFonts w:eastAsia="SimSun"/>
        </w:rPr>
        <w:instrText>ADDIN CSL_CITATION {"citationItems":[{"id":"ITEM-1","itemData":{"DOI":"10.1080/10705511.2011.581993","ISSN":"1070-5511","author":[{"dropping-particle":"","family":"Maydeu-Olivares","given":"Alberto","non-dropping-particle":"","parse-names":false,"suffix":""},{"dropping-particle":"","family":"Cai","given":"Li","non-dropping-particle":"","parse-names":false,"suffix":""},{"dropping-particle":"","family":"Hernández","given":"Adolfo","non-dropping-particle":"","parse-names":false,"suffix":""}],"container-title":"Structural Equation Modeling","id":"ITEM-1","issue":"3","issued":{"date-parts":[["2011","6","30"]]},"page":"333-356","title":"Comparing the Fit of Item Response Theory and Factor Analysis Models","type":"article-journal","volume":"18"},"uris":["http://www.mendeley.com/documents/?uuid=73aa27ac-98b3-491f-b1f2-8f063968ffe1"]}],"mendeley":{"formattedCitation":"(Maydeu-Olivares, Cai, &amp; Hernández, 2011)","plainTextFormattedCitation":"(Maydeu-Olivares, Cai, &amp; Hernández, 2011)","previouslyFormattedCitation":"(Maydeu-Olivares, Cai, &amp; Hernández, 2011)"},"properties":{"noteIndex":0},"schema":"https://github.com/citation-style-language/schema/raw/master/csl-citation.json"}</w:instrText>
      </w:r>
      <w:r w:rsidR="00917B8C">
        <w:rPr>
          <w:rFonts w:eastAsia="SimSun"/>
        </w:rPr>
        <w:fldChar w:fldCharType="separate"/>
      </w:r>
      <w:r w:rsidR="00917B8C" w:rsidRPr="00917B8C">
        <w:rPr>
          <w:rFonts w:eastAsia="SimSun"/>
          <w:noProof/>
        </w:rPr>
        <w:t>(Maydeu-Olivares, Cai, &amp; Hernández, 2011)</w:t>
      </w:r>
      <w:r w:rsidR="00917B8C">
        <w:rPr>
          <w:rFonts w:eastAsia="SimSun"/>
        </w:rPr>
        <w:fldChar w:fldCharType="end"/>
      </w:r>
      <w:r w:rsidR="00917B8C">
        <w:rPr>
          <w:rFonts w:eastAsia="SimSun"/>
        </w:rPr>
        <w:t>. When the data resulting from the discretization has low skewness and kurtosis, the test statistics have essentially no power to distinguish a factor analysis model from an</w:t>
      </w:r>
      <w:r w:rsidR="009D5C0D">
        <w:rPr>
          <w:rFonts w:eastAsia="SimSun"/>
        </w:rPr>
        <w:t xml:space="preserve"> ordinal factor analysis model (RMSEA = 0). In contrast, when the discretized data has higher levels of skewness and </w:t>
      </w:r>
      <w:proofErr w:type="spellStart"/>
      <w:r w:rsidR="009D5C0D">
        <w:rPr>
          <w:rFonts w:eastAsia="SimSun"/>
        </w:rPr>
        <w:t>kurtois</w:t>
      </w:r>
      <w:proofErr w:type="spellEnd"/>
      <w:r w:rsidR="009D5C0D">
        <w:rPr>
          <w:rFonts w:eastAsia="SimSun"/>
        </w:rPr>
        <w:t xml:space="preserve">, the test statistics have some power (RMSEA = .002 or .003, but not 0). </w:t>
      </w:r>
    </w:p>
    <w:p w14:paraId="5C6C2CC2" w14:textId="77777777" w:rsidR="008019D8" w:rsidRDefault="008019D8" w:rsidP="008019D8">
      <w:pPr>
        <w:pStyle w:val="APAHeading1"/>
        <w:rPr>
          <w:lang w:eastAsia="zh-CN"/>
        </w:rPr>
      </w:pPr>
      <w:r>
        <w:rPr>
          <w:lang w:eastAsia="zh-CN"/>
        </w:rPr>
        <w:br w:type="page"/>
      </w:r>
    </w:p>
    <w:p w14:paraId="18DA8390" w14:textId="60F61ABA" w:rsidR="008019D8" w:rsidRDefault="007A6360" w:rsidP="008019D8">
      <w:pPr>
        <w:pStyle w:val="APAHeading1"/>
        <w:rPr>
          <w:lang w:eastAsia="zh-CN"/>
        </w:rPr>
      </w:pPr>
      <w:r w:rsidRPr="00570162">
        <w:rPr>
          <w:lang w:eastAsia="zh-CN"/>
        </w:rPr>
        <w:lastRenderedPageBreak/>
        <w:t>References</w:t>
      </w:r>
    </w:p>
    <w:p w14:paraId="09169BF5" w14:textId="0B0B9CF2" w:rsidR="008019D8" w:rsidRPr="008019D8" w:rsidRDefault="007A6360" w:rsidP="008019D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570162">
        <w:rPr>
          <w:b/>
          <w:noProof/>
        </w:rPr>
        <w:fldChar w:fldCharType="begin" w:fldLock="1"/>
      </w:r>
      <w:r w:rsidRPr="004C0C16">
        <w:rPr>
          <w:noProof/>
        </w:rPr>
        <w:instrText xml:space="preserve">ADDIN Mendeley Bibliography CSL_BIBLIOGRAPHY </w:instrText>
      </w:r>
      <w:r w:rsidRPr="00570162">
        <w:rPr>
          <w:b/>
          <w:noProof/>
        </w:rPr>
        <w:fldChar w:fldCharType="separate"/>
      </w:r>
      <w:r w:rsidR="008019D8" w:rsidRPr="008019D8">
        <w:rPr>
          <w:noProof/>
        </w:rPr>
        <w:t xml:space="preserve">Maydeu-Olivares, A., Cai, L., &amp; Hernández, A. (2011). Comparing the Fit of Item Response Theory and Factor Analysis Models. </w:t>
      </w:r>
      <w:r w:rsidR="008019D8" w:rsidRPr="008019D8">
        <w:rPr>
          <w:i/>
          <w:iCs/>
          <w:noProof/>
        </w:rPr>
        <w:t>Structural Equation Modeling</w:t>
      </w:r>
      <w:r w:rsidR="008019D8" w:rsidRPr="008019D8">
        <w:rPr>
          <w:noProof/>
        </w:rPr>
        <w:t xml:space="preserve">, </w:t>
      </w:r>
      <w:r w:rsidR="008019D8" w:rsidRPr="008019D8">
        <w:rPr>
          <w:i/>
          <w:iCs/>
          <w:noProof/>
        </w:rPr>
        <w:t>18</w:t>
      </w:r>
      <w:r w:rsidR="008019D8" w:rsidRPr="008019D8">
        <w:rPr>
          <w:noProof/>
        </w:rPr>
        <w:t>(3), 333–356. https://doi.org/10.1080/10705511.2011.581993</w:t>
      </w:r>
    </w:p>
    <w:p w14:paraId="4369BA3B" w14:textId="77777777" w:rsidR="008019D8" w:rsidRPr="008019D8" w:rsidRDefault="008019D8" w:rsidP="008019D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8019D8">
        <w:rPr>
          <w:noProof/>
        </w:rPr>
        <w:t xml:space="preserve">McDonald, R. P. (1999). </w:t>
      </w:r>
      <w:r w:rsidRPr="008019D8">
        <w:rPr>
          <w:i/>
          <w:iCs/>
          <w:noProof/>
        </w:rPr>
        <w:t>Test theory: A unified approach</w:t>
      </w:r>
      <w:r w:rsidRPr="008019D8">
        <w:rPr>
          <w:noProof/>
        </w:rPr>
        <w:t>. Mahwah, NJ: Erlbaum.</w:t>
      </w:r>
    </w:p>
    <w:p w14:paraId="4A1A3410" w14:textId="77777777" w:rsidR="008019D8" w:rsidRPr="008019D8" w:rsidRDefault="008019D8" w:rsidP="008019D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8019D8">
        <w:rPr>
          <w:noProof/>
        </w:rPr>
        <w:t xml:space="preserve">Muthén, B., &amp; Kaplan, D. (1985). A comparison of some methodologies for the factor analysis of non-normal Likert variables. </w:t>
      </w:r>
      <w:r w:rsidRPr="008019D8">
        <w:rPr>
          <w:i/>
          <w:iCs/>
          <w:noProof/>
        </w:rPr>
        <w:t>British Journal of Mathematical and Statistical Psychology</w:t>
      </w:r>
      <w:r w:rsidRPr="008019D8">
        <w:rPr>
          <w:noProof/>
        </w:rPr>
        <w:t xml:space="preserve">, </w:t>
      </w:r>
      <w:r w:rsidRPr="008019D8">
        <w:rPr>
          <w:i/>
          <w:iCs/>
          <w:noProof/>
        </w:rPr>
        <w:t>38</w:t>
      </w:r>
      <w:r w:rsidRPr="008019D8">
        <w:rPr>
          <w:noProof/>
        </w:rPr>
        <w:t>(2), 171–189. https://doi.org/10.1111/j.2044-8317.1985.tb00832.x</w:t>
      </w:r>
    </w:p>
    <w:p w14:paraId="6A4C205A" w14:textId="77777777" w:rsidR="008019D8" w:rsidRPr="008019D8" w:rsidRDefault="008019D8" w:rsidP="008019D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8019D8">
        <w:rPr>
          <w:noProof/>
        </w:rPr>
        <w:t xml:space="preserve">Vale, C. D., &amp; Maurelli, V. A. (1983). Simulating multivariate nonnormal distributions. </w:t>
      </w:r>
      <w:r w:rsidRPr="008019D8">
        <w:rPr>
          <w:i/>
          <w:iCs/>
          <w:noProof/>
        </w:rPr>
        <w:t>Psychometrika</w:t>
      </w:r>
      <w:r w:rsidRPr="008019D8">
        <w:rPr>
          <w:noProof/>
        </w:rPr>
        <w:t xml:space="preserve">, </w:t>
      </w:r>
      <w:r w:rsidRPr="008019D8">
        <w:rPr>
          <w:i/>
          <w:iCs/>
          <w:noProof/>
        </w:rPr>
        <w:t>48</w:t>
      </w:r>
      <w:r w:rsidRPr="008019D8">
        <w:rPr>
          <w:noProof/>
        </w:rPr>
        <w:t>(3), 465–471. https://doi.org/10.1007/BF02293687</w:t>
      </w:r>
    </w:p>
    <w:p w14:paraId="7CFB28AD" w14:textId="6A6DA2CE" w:rsidR="000546A8" w:rsidRDefault="007A6360" w:rsidP="008019D8">
      <w:pPr>
        <w:widowControl w:val="0"/>
        <w:autoSpaceDE w:val="0"/>
        <w:autoSpaceDN w:val="0"/>
        <w:adjustRightInd w:val="0"/>
        <w:ind w:left="480" w:hanging="480"/>
        <w:rPr>
          <w:i/>
        </w:rPr>
      </w:pPr>
      <w:r w:rsidRPr="00570162">
        <w:rPr>
          <w:noProof/>
        </w:rPr>
        <w:fldChar w:fldCharType="end"/>
      </w:r>
      <w:r w:rsidR="00A754A6" w:rsidRPr="00A754A6">
        <w:rPr>
          <w:i/>
        </w:rPr>
        <w:t xml:space="preserve"> </w:t>
      </w:r>
      <w:r w:rsidR="000546A8">
        <w:rPr>
          <w:i/>
        </w:rPr>
        <w:br w:type="page"/>
      </w:r>
    </w:p>
    <w:p w14:paraId="0B51BFAB" w14:textId="77777777" w:rsidR="00A754A6" w:rsidRPr="00570162" w:rsidRDefault="00A754A6" w:rsidP="00A754A6">
      <w:pPr>
        <w:rPr>
          <w:i/>
        </w:rPr>
        <w:sectPr w:rsidR="00A754A6" w:rsidRPr="00570162" w:rsidSect="00FB5F02">
          <w:headerReference w:type="default" r:id="rId1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A32C595" w14:textId="49EC10B3" w:rsidR="00A754A6" w:rsidRPr="00570162" w:rsidRDefault="00A754A6" w:rsidP="00A754A6">
      <w:pPr>
        <w:rPr>
          <w:i/>
        </w:rPr>
      </w:pPr>
      <w:r w:rsidRPr="00570162">
        <w:rPr>
          <w:i/>
        </w:rPr>
        <w:lastRenderedPageBreak/>
        <w:t xml:space="preserve">Table </w:t>
      </w:r>
      <w:r w:rsidR="00451839">
        <w:rPr>
          <w:i/>
        </w:rPr>
        <w:t>1</w:t>
      </w:r>
      <w:r w:rsidRPr="00570162">
        <w:rPr>
          <w:i/>
        </w:rPr>
        <w:t>. Population RMSEA and Average of RMSEA</w:t>
      </w:r>
      <w:r>
        <w:rPr>
          <w:i/>
        </w:rPr>
        <w:t xml:space="preserve"> estimates</w:t>
      </w:r>
      <w:r w:rsidRPr="00570162">
        <w:rPr>
          <w:i/>
        </w:rPr>
        <w:t xml:space="preserve"> across </w:t>
      </w:r>
      <w:r w:rsidR="0044687D">
        <w:rPr>
          <w:i/>
        </w:rPr>
        <w:t>r</w:t>
      </w:r>
      <w:r w:rsidRPr="00570162">
        <w:rPr>
          <w:i/>
        </w:rPr>
        <w:t>eplications</w:t>
      </w:r>
    </w:p>
    <w:tbl>
      <w:tblPr>
        <w:tblStyle w:val="TableGrid2"/>
        <w:tblW w:w="5000" w:type="pct"/>
        <w:jc w:val="righ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"/>
        <w:gridCol w:w="696"/>
        <w:gridCol w:w="956"/>
        <w:gridCol w:w="844"/>
        <w:gridCol w:w="663"/>
        <w:gridCol w:w="636"/>
        <w:gridCol w:w="963"/>
        <w:gridCol w:w="739"/>
        <w:gridCol w:w="468"/>
        <w:gridCol w:w="663"/>
        <w:gridCol w:w="636"/>
        <w:gridCol w:w="963"/>
        <w:gridCol w:w="737"/>
      </w:tblGrid>
      <w:tr w:rsidR="00A754A6" w:rsidRPr="00570162" w14:paraId="00118A6B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68D2C36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single" w:sz="4" w:space="0" w:color="auto"/>
              <w:bottom w:val="nil"/>
            </w:tcBorders>
          </w:tcPr>
          <w:p w14:paraId="789E9A2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i/>
                <w:lang w:val="en-US"/>
              </w:rPr>
            </w:pPr>
          </w:p>
        </w:tc>
        <w:tc>
          <w:tcPr>
            <w:tcW w:w="511" w:type="pct"/>
            <w:tcBorders>
              <w:top w:val="single" w:sz="4" w:space="0" w:color="auto"/>
              <w:bottom w:val="nil"/>
            </w:tcBorders>
          </w:tcPr>
          <w:p w14:paraId="778BFD2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451" w:type="pct"/>
            <w:tcBorders>
              <w:top w:val="single" w:sz="4" w:space="0" w:color="auto"/>
              <w:bottom w:val="nil"/>
              <w:right w:val="nil"/>
            </w:tcBorders>
          </w:tcPr>
          <w:p w14:paraId="507B326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1603" w:type="pct"/>
            <w:gridSpan w:val="4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149A204" w14:textId="77777777" w:rsidR="00A754A6" w:rsidRPr="00570162" w:rsidRDefault="00A754A6" w:rsidP="00610DB4">
            <w:pPr>
              <w:spacing w:line="240" w:lineRule="auto"/>
              <w:ind w:right="400"/>
              <w:jc w:val="center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i/>
                <w:lang w:val="en-US"/>
              </w:rPr>
              <w:t>p</w:t>
            </w:r>
            <w:r w:rsidRPr="00570162">
              <w:rPr>
                <w:rFonts w:eastAsia="SimSun"/>
                <w:lang w:val="en-US"/>
              </w:rPr>
              <w:t xml:space="preserve"> = 16</w:t>
            </w:r>
          </w:p>
        </w:tc>
        <w:tc>
          <w:tcPr>
            <w:tcW w:w="250" w:type="pct"/>
            <w:tcBorders>
              <w:top w:val="single" w:sz="4" w:space="0" w:color="auto"/>
              <w:bottom w:val="nil"/>
            </w:tcBorders>
          </w:tcPr>
          <w:p w14:paraId="20D92BF4" w14:textId="77777777" w:rsidR="00A754A6" w:rsidRPr="00570162" w:rsidRDefault="00A754A6" w:rsidP="00610DB4">
            <w:pPr>
              <w:spacing w:line="240" w:lineRule="auto"/>
              <w:jc w:val="center"/>
              <w:rPr>
                <w:rFonts w:eastAsia="SimSun"/>
                <w:lang w:val="en-US"/>
              </w:rPr>
            </w:pPr>
          </w:p>
        </w:tc>
        <w:tc>
          <w:tcPr>
            <w:tcW w:w="1602" w:type="pct"/>
            <w:gridSpan w:val="4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677E178" w14:textId="77777777" w:rsidR="00A754A6" w:rsidRPr="00570162" w:rsidRDefault="00A754A6" w:rsidP="00610DB4">
            <w:pPr>
              <w:spacing w:line="240" w:lineRule="auto"/>
              <w:jc w:val="center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i/>
                <w:lang w:val="en-US"/>
              </w:rPr>
              <w:t>p</w:t>
            </w:r>
            <w:r w:rsidRPr="00570162">
              <w:rPr>
                <w:rFonts w:eastAsia="SimSun"/>
                <w:lang w:val="en-US"/>
              </w:rPr>
              <w:t xml:space="preserve"> = 32</w:t>
            </w:r>
          </w:p>
        </w:tc>
      </w:tr>
      <w:tr w:rsidR="00A754A6" w:rsidRPr="00570162" w14:paraId="0CC2D808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3BF7EBD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sym w:font="Symbol" w:char="F072"/>
            </w:r>
          </w:p>
        </w:tc>
        <w:tc>
          <w:tcPr>
            <w:tcW w:w="372" w:type="pct"/>
            <w:tcBorders>
              <w:top w:val="nil"/>
              <w:bottom w:val="single" w:sz="4" w:space="0" w:color="auto"/>
            </w:tcBorders>
            <w:vAlign w:val="center"/>
          </w:tcPr>
          <w:p w14:paraId="311F36B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i/>
                <w:lang w:val="en-US"/>
              </w:rPr>
            </w:pPr>
            <w:r w:rsidRPr="00570162">
              <w:rPr>
                <w:rFonts w:eastAsia="SimSun"/>
                <w:i/>
                <w:lang w:val="en-US"/>
              </w:rPr>
              <w:t>N</w:t>
            </w:r>
          </w:p>
        </w:tc>
        <w:tc>
          <w:tcPr>
            <w:tcW w:w="511" w:type="pct"/>
            <w:tcBorders>
              <w:top w:val="nil"/>
              <w:bottom w:val="single" w:sz="4" w:space="0" w:color="auto"/>
            </w:tcBorders>
            <w:vAlign w:val="center"/>
          </w:tcPr>
          <w:p w14:paraId="158357B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Skew</w:t>
            </w:r>
            <w:proofErr w:type="gramStart"/>
            <w:r w:rsidRPr="00570162">
              <w:rPr>
                <w:rFonts w:eastAsia="SimSun"/>
                <w:lang w:val="en-US"/>
              </w:rPr>
              <w:t>..</w:t>
            </w:r>
            <w:proofErr w:type="gramEnd"/>
          </w:p>
        </w:tc>
        <w:tc>
          <w:tcPr>
            <w:tcW w:w="451" w:type="pct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6AC8A84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A05B14">
              <w:rPr>
                <w:rFonts w:eastAsia="SimSun"/>
                <w:noProof/>
                <w:lang w:val="en-US"/>
              </w:rPr>
              <w:t>Kurt..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ED5AE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i/>
                <w:lang w:val="en-US"/>
              </w:rPr>
            </w:pPr>
            <w:r w:rsidRPr="00570162">
              <w:rPr>
                <w:rFonts w:eastAsia="SimSun"/>
                <w:i/>
                <w:lang w:val="en-US"/>
              </w:rPr>
              <w:t>Pop.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C4398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ML</w:t>
            </w:r>
          </w:p>
        </w:tc>
        <w:tc>
          <w:tcPr>
            <w:tcW w:w="514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E027C5" w14:textId="77777777" w:rsidR="00A754A6" w:rsidRPr="00570162" w:rsidRDefault="00A754A6" w:rsidP="00610DB4">
            <w:pPr>
              <w:spacing w:line="240" w:lineRule="auto"/>
              <w:jc w:val="center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MLM &amp; MLMV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E6272B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MLR</w:t>
            </w:r>
          </w:p>
        </w:tc>
        <w:tc>
          <w:tcPr>
            <w:tcW w:w="250" w:type="pct"/>
            <w:tcBorders>
              <w:top w:val="nil"/>
              <w:bottom w:val="single" w:sz="4" w:space="0" w:color="auto"/>
            </w:tcBorders>
            <w:vAlign w:val="center"/>
          </w:tcPr>
          <w:p w14:paraId="01D8325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i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E0F4B1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i/>
                <w:lang w:val="en-US"/>
              </w:rPr>
            </w:pPr>
            <w:r w:rsidRPr="00570162">
              <w:rPr>
                <w:rFonts w:eastAsia="SimSun"/>
                <w:i/>
                <w:lang w:val="en-US"/>
              </w:rPr>
              <w:t>Pop.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C02F9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ML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ED6401" w14:textId="77777777" w:rsidR="00A754A6" w:rsidRPr="00570162" w:rsidRDefault="00A754A6" w:rsidP="00610DB4">
            <w:pPr>
              <w:spacing w:line="240" w:lineRule="auto"/>
              <w:jc w:val="center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MLM &amp; MLMV</w:t>
            </w: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22592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MLR</w:t>
            </w:r>
          </w:p>
        </w:tc>
      </w:tr>
      <w:tr w:rsidR="00A754A6" w:rsidRPr="00570162" w14:paraId="306E6343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</w:tcBorders>
          </w:tcPr>
          <w:p w14:paraId="29E65A7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4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</w:tcBorders>
          </w:tcPr>
          <w:p w14:paraId="052A2E0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bottom w:val="nil"/>
            </w:tcBorders>
          </w:tcPr>
          <w:p w14:paraId="3E337F8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single" w:sz="4" w:space="0" w:color="auto"/>
              <w:bottom w:val="nil"/>
              <w:right w:val="nil"/>
            </w:tcBorders>
          </w:tcPr>
          <w:p w14:paraId="58AF58F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F50B8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06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8C7B69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color w:val="000000"/>
                <w:lang w:val="en-US"/>
              </w:rPr>
            </w:pPr>
            <w:r>
              <w:rPr>
                <w:rFonts w:eastAsia="SimSun"/>
                <w:color w:val="000000"/>
                <w:lang w:val="en-US"/>
              </w:rPr>
              <w:t>.113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0B4D7C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5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4C7097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8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2C2229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CB511C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83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978F2B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6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004190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8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84093A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0</w:t>
            </w:r>
          </w:p>
        </w:tc>
      </w:tr>
      <w:tr w:rsidR="00A754A6" w:rsidRPr="00570162" w14:paraId="34DB618A" w14:textId="77777777" w:rsidTr="00E36751">
        <w:trPr>
          <w:jc w:val="right"/>
        </w:trPr>
        <w:tc>
          <w:tcPr>
            <w:tcW w:w="212" w:type="pct"/>
            <w:tcBorders>
              <w:left w:val="nil"/>
            </w:tcBorders>
          </w:tcPr>
          <w:p w14:paraId="15E2CE2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390B1BE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7A39A10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0FE2F03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10265F3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06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1EEC9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color w:val="000000"/>
                <w:lang w:val="en-US"/>
              </w:rPr>
            </w:pPr>
            <w:r w:rsidRPr="00570162">
              <w:rPr>
                <w:rFonts w:eastAsia="SimSun"/>
                <w:color w:val="000000"/>
                <w:lang w:val="en-US"/>
              </w:rPr>
              <w:t>.10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6808A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4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2071F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6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C0EA4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E8353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8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4EDBF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8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589FA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F1306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4</w:t>
            </w:r>
          </w:p>
        </w:tc>
      </w:tr>
      <w:tr w:rsidR="00A754A6" w:rsidRPr="00570162" w14:paraId="5BF37543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5F39AC3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4291C0C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9E897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0C398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08AD5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06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8EFAC2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color w:val="000000"/>
                <w:lang w:val="en-US"/>
              </w:rPr>
            </w:pPr>
            <w:r w:rsidRPr="00570162">
              <w:rPr>
                <w:rFonts w:eastAsia="SimSun"/>
                <w:color w:val="000000"/>
                <w:lang w:val="en-US"/>
              </w:rPr>
              <w:t>.107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DABB55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59E49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106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A4327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4314B2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83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21E344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5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BC73D8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2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5918DA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3</w:t>
            </w:r>
          </w:p>
        </w:tc>
      </w:tr>
      <w:tr w:rsidR="00A754A6" w:rsidRPr="00570162" w14:paraId="56D1F28E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25E67D6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8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1664DD9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968EA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EC56F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D2277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51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23FD35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color w:val="000000"/>
                <w:lang w:val="en-US"/>
              </w:rPr>
            </w:pPr>
            <w:r>
              <w:rPr>
                <w:rFonts w:eastAsia="SimSun"/>
                <w:color w:val="000000"/>
                <w:lang w:val="en-US"/>
              </w:rPr>
              <w:t>.075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59CBBA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56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8D6DA58" w14:textId="77777777" w:rsidR="00A754A6" w:rsidRPr="00570162" w:rsidRDefault="00A754A6" w:rsidP="00610DB4">
            <w:pPr>
              <w:tabs>
                <w:tab w:val="left" w:pos="192"/>
                <w:tab w:val="center" w:pos="364"/>
                <w:tab w:val="right" w:pos="729"/>
              </w:tabs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9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583270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37E09B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3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546C1B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73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681567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6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ADF627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8</w:t>
            </w:r>
          </w:p>
        </w:tc>
      </w:tr>
      <w:tr w:rsidR="00A754A6" w:rsidRPr="00570162" w14:paraId="51C0DC88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4F5324A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43B2DAB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3F7C639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2206311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6295010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51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55A86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color w:val="000000"/>
                <w:lang w:val="en-US"/>
              </w:rPr>
            </w:pPr>
            <w:r w:rsidRPr="00570162">
              <w:rPr>
                <w:rFonts w:eastAsia="SimSun"/>
                <w:color w:val="000000"/>
                <w:lang w:val="en-US"/>
              </w:rPr>
              <w:t>.06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29A9F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1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69636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2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186DD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13ACD1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DB9C9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5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140D0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5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447EC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5</w:t>
            </w:r>
          </w:p>
        </w:tc>
      </w:tr>
      <w:tr w:rsidR="00A754A6" w:rsidRPr="00570162" w14:paraId="5C3A0AAC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6ED91C6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1A22A05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6CE64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CAAA4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F41F8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51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269F91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color w:val="000000"/>
                <w:lang w:val="en-US"/>
              </w:rPr>
            </w:pPr>
            <w:r w:rsidRPr="00570162">
              <w:rPr>
                <w:rFonts w:eastAsia="SimSun"/>
                <w:color w:val="000000"/>
                <w:lang w:val="en-US"/>
              </w:rPr>
              <w:t xml:space="preserve">.056        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860E5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FE227A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1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217328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EF9C28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3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EA78C7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9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CC423D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3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B9EF56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3</w:t>
            </w:r>
          </w:p>
        </w:tc>
      </w:tr>
      <w:tr w:rsidR="002211BE" w:rsidRPr="00570162" w14:paraId="178ED448" w14:textId="77777777" w:rsidTr="00917B8C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39B84B8A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6E36CBEA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39C798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AAE82A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9953D8" w14:textId="1C25B696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3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E32755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9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0CC455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27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78D50C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30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35FEBC3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E43DD5" w14:textId="7FF87306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3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C24CB5F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62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A9B082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39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89497C3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1</w:t>
            </w:r>
          </w:p>
        </w:tc>
      </w:tr>
      <w:tr w:rsidR="002211BE" w:rsidRPr="00570162" w14:paraId="51386942" w14:textId="77777777" w:rsidTr="00917B8C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5D7289B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0E1A678F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26039B43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736829A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7E132DCE" w14:textId="6F83A282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D129F4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36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4341B2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2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3C0B2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3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84A79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541D3BB1" w14:textId="327663A9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87E33A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3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24C716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15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F69ED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5</w:t>
            </w:r>
          </w:p>
        </w:tc>
      </w:tr>
      <w:tr w:rsidR="002211BE" w:rsidRPr="00570162" w14:paraId="12A701D7" w14:textId="77777777" w:rsidTr="00917B8C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7C2AE9EE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155D515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053BA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-2.0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CE94D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3.18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2FE845" w14:textId="5EE19F9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3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BEE90CE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25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3624D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0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A3075F8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8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02A7C7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F5C51C" w14:textId="0522E9AE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3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797A1E2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26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2A255C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7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EE7EE20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8</w:t>
            </w:r>
          </w:p>
        </w:tc>
      </w:tr>
      <w:tr w:rsidR="00A754A6" w:rsidRPr="00570162" w14:paraId="46C4689A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2BFE622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4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590781B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07979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4EE3A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80642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03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F8FB20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3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6AE237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2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193738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 w:eastAsia="zh-CN"/>
              </w:rPr>
            </w:pPr>
            <w:r w:rsidRPr="00570162">
              <w:rPr>
                <w:rFonts w:eastAsia="SimSun"/>
                <w:lang w:val="en-US" w:eastAsia="zh-CN"/>
              </w:rPr>
              <w:t>.104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0C4FB0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FDE4F3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81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E91185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4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F5FA01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3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28D6E1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4</w:t>
            </w:r>
          </w:p>
        </w:tc>
      </w:tr>
      <w:tr w:rsidR="00A754A6" w:rsidRPr="00570162" w14:paraId="4F18A269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77EDC16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77213DA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5146C9D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23B93FE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14D546C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0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0818A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A7986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2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8DEB4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3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86D58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BBAA9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81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E8C1C0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1C02B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1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A1467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1</w:t>
            </w:r>
          </w:p>
        </w:tc>
      </w:tr>
      <w:tr w:rsidR="00A754A6" w:rsidRPr="00570162" w14:paraId="7314E7A9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7F1B80E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5D2D8AF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3A010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46195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4740D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03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38EC22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3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6BB5AC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C95C9B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03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967B03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9E0262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81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725009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1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194407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0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F7A54D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81</w:t>
            </w:r>
          </w:p>
        </w:tc>
      </w:tr>
      <w:tr w:rsidR="00A754A6" w:rsidRPr="00570162" w14:paraId="1B25A915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0408236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8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4742D43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D381B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2342F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CD95A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7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2F3659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2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E8DFD1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9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83453D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0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A82620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6F7CCC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0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B78FD5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9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B9C9C4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6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224DC5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</w:tr>
      <w:tr w:rsidR="00A754A6" w:rsidRPr="00570162" w14:paraId="153E3A4D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0ED45C4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03E5CF5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2250F10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163ACBD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68AAE97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7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CA9B4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9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B4872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B0D2A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C8D5BE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0C937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0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81826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73E11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1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28FE48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1</w:t>
            </w:r>
          </w:p>
        </w:tc>
      </w:tr>
      <w:tr w:rsidR="00A754A6" w:rsidRPr="00570162" w14:paraId="1D243754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0F4F652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73E95AF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52C97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077BB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22497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7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D692B3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8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AC378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7DBC9D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5DBA1D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5DD63D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0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94B1C2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1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184964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0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685268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0</w:t>
            </w:r>
          </w:p>
        </w:tc>
      </w:tr>
      <w:tr w:rsidR="002211BE" w:rsidRPr="00570162" w14:paraId="0D800E65" w14:textId="77777777" w:rsidTr="002079C4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116B580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5E1CB518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5C4E8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3D981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FF83CB" w14:textId="30CEFE11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2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C6FBE63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26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5E7CC48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8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894CACA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9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F3458AF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3B1F59" w14:textId="3720126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2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52E50C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31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CDDCC05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24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3E89A9C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25</w:t>
            </w:r>
          </w:p>
        </w:tc>
      </w:tr>
      <w:tr w:rsidR="002211BE" w:rsidRPr="00570162" w14:paraId="5C6E838D" w14:textId="77777777" w:rsidTr="002079C4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04B4E34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2A7EEEAF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629780A5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692F284F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512A4DE4" w14:textId="5BC42A6E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2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FB12F2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15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112B610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09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DF7016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8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DBC188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149C211A" w14:textId="0C29AB74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2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AE99BE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4CE9CF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9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B2979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9</w:t>
            </w:r>
          </w:p>
        </w:tc>
      </w:tr>
      <w:tr w:rsidR="002211BE" w:rsidRPr="00570162" w14:paraId="1CE25ABD" w14:textId="77777777" w:rsidTr="002079C4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16B9903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67DD64B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6DB42C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A5C0D9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.00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E3F588" w14:textId="07473054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2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34F6527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0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7E88805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EB71596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6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0C3F94E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3FE8B2" w14:textId="4F6E96DB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02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3CED9D1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1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1870902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5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47162A6" w14:textId="77777777" w:rsidR="002211BE" w:rsidRPr="00570162" w:rsidRDefault="002211BE" w:rsidP="002211BE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5</w:t>
            </w:r>
          </w:p>
        </w:tc>
      </w:tr>
      <w:tr w:rsidR="00A754A6" w:rsidRPr="00570162" w14:paraId="4D682975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32BFD5B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4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0477554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105A2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5FEC6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FC071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21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4A93D5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0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BA25A9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0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E79361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1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B1D83F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65BC87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93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A261FE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4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3A37E6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4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234C4A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5</w:t>
            </w:r>
          </w:p>
        </w:tc>
      </w:tr>
      <w:tr w:rsidR="00A754A6" w:rsidRPr="00570162" w14:paraId="55497A13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300B469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3BA00DE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0643661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62AF3E4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77F58BD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21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03046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0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CCFE4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0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446E6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1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4BE8C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2E6DE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9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3A9BD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7A7DE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3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3CA9C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3</w:t>
            </w:r>
          </w:p>
        </w:tc>
      </w:tr>
      <w:tr w:rsidR="00A754A6" w:rsidRPr="00570162" w14:paraId="7BA386D2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7EDD1BD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038116D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56F28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A3018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7D913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121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83A007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1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431BD1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330C51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121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10709F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615D1B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93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E1B784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3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EE12B7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3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F4DEDA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93</w:t>
            </w:r>
          </w:p>
        </w:tc>
      </w:tr>
      <w:tr w:rsidR="00A754A6" w:rsidRPr="00570162" w14:paraId="7291A520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4B780DF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8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57BD8BB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A6898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F7F9C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3553E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57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4E0A94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57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9C9B81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8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AA935C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8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8802BA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81810F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7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E4ED4E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0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14981B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1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C0262B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1</w:t>
            </w:r>
          </w:p>
        </w:tc>
      </w:tr>
      <w:tr w:rsidR="00A754A6" w:rsidRPr="00570162" w14:paraId="324E1510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5878A1A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nil"/>
              <w:right w:val="nil"/>
            </w:tcBorders>
          </w:tcPr>
          <w:p w14:paraId="26DD71A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  <w:left w:val="nil"/>
              <w:bottom w:val="nil"/>
              <w:right w:val="nil"/>
            </w:tcBorders>
          </w:tcPr>
          <w:p w14:paraId="185D2D0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14:paraId="4994D22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6D4E60D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57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2E5963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6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C140F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6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E5C3A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56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8FD6F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37119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7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AA560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B2F64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9FC4C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</w:tr>
      <w:tr w:rsidR="00A754A6" w:rsidRPr="00570162" w14:paraId="39399E37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788AD4C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  <w:bottom w:val="single" w:sz="4" w:space="0" w:color="auto"/>
              <w:right w:val="nil"/>
            </w:tcBorders>
          </w:tcPr>
          <w:p w14:paraId="01130CC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DDE04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F196D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34073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57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E05149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6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3F4596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017594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56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AC8D8D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33F7C9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.047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2B5DCF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5EBE99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6D469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47</w:t>
            </w:r>
          </w:p>
        </w:tc>
      </w:tr>
      <w:tr w:rsidR="00A754A6" w:rsidRPr="00570162" w14:paraId="26F40D16" w14:textId="77777777" w:rsidTr="00E36751">
        <w:trPr>
          <w:jc w:val="right"/>
        </w:trPr>
        <w:tc>
          <w:tcPr>
            <w:tcW w:w="212" w:type="pct"/>
            <w:tcBorders>
              <w:top w:val="single" w:sz="4" w:space="0" w:color="auto"/>
              <w:left w:val="nil"/>
              <w:bottom w:val="nil"/>
            </w:tcBorders>
          </w:tcPr>
          <w:p w14:paraId="727786E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</w:t>
            </w:r>
          </w:p>
        </w:tc>
        <w:tc>
          <w:tcPr>
            <w:tcW w:w="372" w:type="pct"/>
            <w:tcBorders>
              <w:top w:val="single" w:sz="4" w:space="0" w:color="auto"/>
              <w:bottom w:val="nil"/>
              <w:right w:val="nil"/>
            </w:tcBorders>
          </w:tcPr>
          <w:p w14:paraId="6E7E834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200</w:t>
            </w:r>
          </w:p>
        </w:tc>
        <w:tc>
          <w:tcPr>
            <w:tcW w:w="5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806D9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F9893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109A8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0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7060232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5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C8EEC0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15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201239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15</w:t>
            </w:r>
          </w:p>
        </w:tc>
        <w:tc>
          <w:tcPr>
            <w:tcW w:w="2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0BFB61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5B986F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0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97BA02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18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6BCAE2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19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F71AC8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>
              <w:rPr>
                <w:rFonts w:eastAsia="SimSun"/>
                <w:lang w:val="en-US"/>
              </w:rPr>
              <w:t>.019</w:t>
            </w:r>
          </w:p>
        </w:tc>
      </w:tr>
      <w:tr w:rsidR="00A754A6" w:rsidRPr="00570162" w14:paraId="605A3B00" w14:textId="77777777" w:rsidTr="00E36751">
        <w:trPr>
          <w:jc w:val="right"/>
        </w:trPr>
        <w:tc>
          <w:tcPr>
            <w:tcW w:w="212" w:type="pct"/>
            <w:tcBorders>
              <w:top w:val="nil"/>
              <w:left w:val="nil"/>
            </w:tcBorders>
          </w:tcPr>
          <w:p w14:paraId="7BA6C34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top w:val="nil"/>
            </w:tcBorders>
          </w:tcPr>
          <w:p w14:paraId="479D92A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500</w:t>
            </w:r>
          </w:p>
        </w:tc>
        <w:tc>
          <w:tcPr>
            <w:tcW w:w="511" w:type="pct"/>
            <w:tcBorders>
              <w:top w:val="nil"/>
            </w:tcBorders>
          </w:tcPr>
          <w:p w14:paraId="030F8B81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bottom w:val="nil"/>
              <w:right w:val="nil"/>
            </w:tcBorders>
          </w:tcPr>
          <w:p w14:paraId="066772E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</w:tcPr>
          <w:p w14:paraId="49AF299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0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DB3606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B46D3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8</w:t>
            </w:r>
          </w:p>
        </w:tc>
        <w:tc>
          <w:tcPr>
            <w:tcW w:w="39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CF3D3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8</w:t>
            </w:r>
          </w:p>
        </w:tc>
        <w:tc>
          <w:tcPr>
            <w:tcW w:w="25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6D07AE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CC72BA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0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5A4593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2C09E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7</w:t>
            </w:r>
          </w:p>
        </w:tc>
        <w:tc>
          <w:tcPr>
            <w:tcW w:w="394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855D5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7</w:t>
            </w:r>
          </w:p>
        </w:tc>
      </w:tr>
      <w:tr w:rsidR="00A754A6" w:rsidRPr="00570162" w14:paraId="2A5A723F" w14:textId="77777777" w:rsidTr="00E36751">
        <w:trPr>
          <w:jc w:val="right"/>
        </w:trPr>
        <w:tc>
          <w:tcPr>
            <w:tcW w:w="212" w:type="pct"/>
            <w:tcBorders>
              <w:left w:val="nil"/>
              <w:bottom w:val="single" w:sz="4" w:space="0" w:color="auto"/>
            </w:tcBorders>
          </w:tcPr>
          <w:p w14:paraId="009666E4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</w:p>
        </w:tc>
        <w:tc>
          <w:tcPr>
            <w:tcW w:w="372" w:type="pct"/>
            <w:tcBorders>
              <w:bottom w:val="single" w:sz="4" w:space="0" w:color="auto"/>
            </w:tcBorders>
          </w:tcPr>
          <w:p w14:paraId="24F5DDEB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1000</w:t>
            </w:r>
          </w:p>
        </w:tc>
        <w:tc>
          <w:tcPr>
            <w:tcW w:w="511" w:type="pct"/>
            <w:tcBorders>
              <w:bottom w:val="single" w:sz="4" w:space="0" w:color="auto"/>
            </w:tcBorders>
          </w:tcPr>
          <w:p w14:paraId="074F56D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451" w:type="pct"/>
            <w:tcBorders>
              <w:top w:val="nil"/>
              <w:bottom w:val="single" w:sz="4" w:space="0" w:color="auto"/>
              <w:right w:val="nil"/>
            </w:tcBorders>
          </w:tcPr>
          <w:p w14:paraId="09C34C9D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0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5EDE58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0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68493B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5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724EA4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E3D815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5</w:t>
            </w:r>
          </w:p>
        </w:tc>
        <w:tc>
          <w:tcPr>
            <w:tcW w:w="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8969EC7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555DB10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b/>
                <w:lang w:val="en-US"/>
              </w:rPr>
            </w:pPr>
            <w:r w:rsidRPr="00570162">
              <w:rPr>
                <w:rFonts w:eastAsia="SimSun"/>
                <w:b/>
                <w:lang w:val="en-US"/>
              </w:rPr>
              <w:t>0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9C1B315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4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6FFDDEF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4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0F1E13C" w14:textId="77777777" w:rsidR="00A754A6" w:rsidRPr="00570162" w:rsidRDefault="00A754A6" w:rsidP="00610DB4">
            <w:pPr>
              <w:spacing w:line="240" w:lineRule="auto"/>
              <w:jc w:val="right"/>
              <w:rPr>
                <w:rFonts w:eastAsia="SimSun"/>
                <w:lang w:val="en-US"/>
              </w:rPr>
            </w:pPr>
            <w:r w:rsidRPr="00570162">
              <w:rPr>
                <w:rFonts w:eastAsia="SimSun"/>
                <w:lang w:val="en-US"/>
              </w:rPr>
              <w:t>.004</w:t>
            </w:r>
          </w:p>
        </w:tc>
      </w:tr>
    </w:tbl>
    <w:p w14:paraId="6ADD9E3F" w14:textId="77777777" w:rsidR="00A754A6" w:rsidRPr="00570162" w:rsidRDefault="00A754A6" w:rsidP="00A754A6">
      <w:pPr>
        <w:spacing w:line="240" w:lineRule="auto"/>
        <w:rPr>
          <w:rFonts w:eastAsia="SimSun"/>
          <w:i/>
        </w:rPr>
      </w:pPr>
    </w:p>
    <w:p w14:paraId="530CBC0A" w14:textId="77777777" w:rsidR="00A754A6" w:rsidRPr="00570162" w:rsidRDefault="00A754A6" w:rsidP="00A754A6">
      <w:pPr>
        <w:spacing w:line="240" w:lineRule="auto"/>
        <w:rPr>
          <w:rFonts w:eastAsia="SimSun"/>
        </w:rPr>
      </w:pPr>
      <w:r w:rsidRPr="00570162">
        <w:rPr>
          <w:rFonts w:eastAsia="SimSun"/>
          <w:i/>
        </w:rPr>
        <w:t>Notes</w:t>
      </w:r>
      <w:r w:rsidRPr="00570162">
        <w:rPr>
          <w:rFonts w:eastAsia="SimSun"/>
        </w:rPr>
        <w:t xml:space="preserve">: pop = population value; ML = likelihood ratio (LR) test statistic; MLM = </w:t>
      </w:r>
      <w:proofErr w:type="spellStart"/>
      <w:r w:rsidRPr="00570162">
        <w:rPr>
          <w:rFonts w:eastAsia="SimSun"/>
        </w:rPr>
        <w:t>Satorra-Bentler</w:t>
      </w:r>
      <w:proofErr w:type="spellEnd"/>
      <w:r w:rsidRPr="00570162">
        <w:rPr>
          <w:rFonts w:eastAsia="SimSun"/>
        </w:rPr>
        <w:t xml:space="preserve"> mean adjusted LR; MLMV = </w:t>
      </w:r>
      <w:proofErr w:type="spellStart"/>
      <w:r w:rsidRPr="00570162">
        <w:rPr>
          <w:rFonts w:eastAsia="SimSun"/>
          <w:bCs/>
        </w:rPr>
        <w:t>Asparouhov</w:t>
      </w:r>
      <w:proofErr w:type="spellEnd"/>
      <w:r w:rsidRPr="00570162">
        <w:rPr>
          <w:rFonts w:eastAsia="SimSun"/>
          <w:bCs/>
        </w:rPr>
        <w:t xml:space="preserve"> and </w:t>
      </w:r>
      <w:proofErr w:type="spellStart"/>
      <w:r w:rsidRPr="00570162">
        <w:rPr>
          <w:rFonts w:eastAsia="SimSun"/>
          <w:bCs/>
        </w:rPr>
        <w:t>Muthén</w:t>
      </w:r>
      <w:proofErr w:type="spellEnd"/>
      <w:r w:rsidRPr="00570162">
        <w:rPr>
          <w:rFonts w:eastAsia="SimSun"/>
        </w:rPr>
        <w:t xml:space="preserve"> mean and variance adjusted LR, MLR = </w:t>
      </w:r>
      <w:proofErr w:type="spellStart"/>
      <w:r w:rsidRPr="00570162">
        <w:rPr>
          <w:rFonts w:eastAsia="SimSun"/>
          <w:bCs/>
        </w:rPr>
        <w:t>Asparouhov</w:t>
      </w:r>
      <w:proofErr w:type="spellEnd"/>
      <w:r w:rsidRPr="00570162">
        <w:rPr>
          <w:rFonts w:eastAsia="SimSun"/>
          <w:bCs/>
        </w:rPr>
        <w:t xml:space="preserve"> and </w:t>
      </w:r>
      <w:proofErr w:type="spellStart"/>
      <w:r w:rsidRPr="00570162">
        <w:rPr>
          <w:rFonts w:eastAsia="SimSun"/>
          <w:bCs/>
        </w:rPr>
        <w:t>Muthén</w:t>
      </w:r>
      <w:proofErr w:type="spellEnd"/>
      <w:r w:rsidRPr="00570162">
        <w:rPr>
          <w:rFonts w:eastAsia="SimSun"/>
        </w:rPr>
        <w:t xml:space="preserve"> mean adjusted LR.</w:t>
      </w:r>
    </w:p>
    <w:p w14:paraId="2A96ADDE" w14:textId="77777777" w:rsidR="00A754A6" w:rsidRPr="00570162" w:rsidRDefault="00A754A6" w:rsidP="00A754A6"/>
    <w:p w14:paraId="2C1F91C4" w14:textId="77777777" w:rsidR="00A754A6" w:rsidRPr="00570162" w:rsidRDefault="00A754A6" w:rsidP="00A754A6"/>
    <w:p w14:paraId="5227DA5A" w14:textId="77777777" w:rsidR="00A754A6" w:rsidRPr="00570162" w:rsidRDefault="00A754A6" w:rsidP="00A754A6">
      <w:pPr>
        <w:spacing w:line="360" w:lineRule="auto"/>
        <w:rPr>
          <w:i/>
        </w:rPr>
      </w:pPr>
      <w:r w:rsidRPr="00570162">
        <w:rPr>
          <w:i/>
        </w:rPr>
        <w:br w:type="page"/>
      </w:r>
    </w:p>
    <w:p w14:paraId="5DF099D7" w14:textId="1A7B8515" w:rsidR="00A754A6" w:rsidRPr="00570162" w:rsidRDefault="00451839" w:rsidP="00A754A6">
      <w:pPr>
        <w:spacing w:line="360" w:lineRule="auto"/>
        <w:rPr>
          <w:i/>
        </w:rPr>
      </w:pPr>
      <w:r>
        <w:rPr>
          <w:i/>
        </w:rPr>
        <w:lastRenderedPageBreak/>
        <w:t>Table 2</w:t>
      </w:r>
      <w:r w:rsidR="00A754A6" w:rsidRPr="00570162">
        <w:rPr>
          <w:i/>
        </w:rPr>
        <w:t>. Coverage Rates for 90% Confidence Intervals around the Population RMSEA</w:t>
      </w:r>
    </w:p>
    <w:tbl>
      <w:tblPr>
        <w:tblStyle w:val="TableGrid2"/>
        <w:tblW w:w="5000" w:type="pct"/>
        <w:jc w:val="righ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6"/>
        <w:gridCol w:w="616"/>
        <w:gridCol w:w="791"/>
        <w:gridCol w:w="688"/>
        <w:gridCol w:w="589"/>
        <w:gridCol w:w="310"/>
        <w:gridCol w:w="256"/>
        <w:gridCol w:w="694"/>
        <w:gridCol w:w="839"/>
        <w:gridCol w:w="650"/>
        <w:gridCol w:w="222"/>
        <w:gridCol w:w="589"/>
        <w:gridCol w:w="59"/>
        <w:gridCol w:w="507"/>
        <w:gridCol w:w="695"/>
        <w:gridCol w:w="839"/>
        <w:gridCol w:w="650"/>
      </w:tblGrid>
      <w:tr w:rsidR="00A754A6" w:rsidRPr="003A3971" w14:paraId="03D9107E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724AC390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single" w:sz="4" w:space="0" w:color="auto"/>
              <w:bottom w:val="nil"/>
            </w:tcBorders>
          </w:tcPr>
          <w:p w14:paraId="393D722F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</w:p>
        </w:tc>
        <w:tc>
          <w:tcPr>
            <w:tcW w:w="423" w:type="pct"/>
            <w:tcBorders>
              <w:top w:val="single" w:sz="4" w:space="0" w:color="auto"/>
              <w:bottom w:val="nil"/>
            </w:tcBorders>
          </w:tcPr>
          <w:p w14:paraId="05524D1E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68" w:type="pct"/>
            <w:tcBorders>
              <w:top w:val="single" w:sz="4" w:space="0" w:color="auto"/>
              <w:bottom w:val="nil"/>
              <w:right w:val="nil"/>
            </w:tcBorders>
          </w:tcPr>
          <w:p w14:paraId="41653BC9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480" w:type="pct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3B35739" w14:textId="77777777" w:rsidR="00A754A6" w:rsidRPr="003A3971" w:rsidRDefault="00A754A6" w:rsidP="00610DB4">
            <w:pPr>
              <w:spacing w:line="240" w:lineRule="auto"/>
              <w:ind w:right="400"/>
              <w:jc w:val="center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1303" w:type="pct"/>
            <w:gridSpan w:val="4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226114D" w14:textId="77777777" w:rsidR="00A754A6" w:rsidRPr="003A3971" w:rsidRDefault="00A754A6" w:rsidP="00610DB4">
            <w:pPr>
              <w:spacing w:line="240" w:lineRule="auto"/>
              <w:ind w:right="400"/>
              <w:jc w:val="center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i/>
                <w:sz w:val="20"/>
                <w:szCs w:val="20"/>
                <w:lang w:val="en-US"/>
              </w:rPr>
              <w:t>p</w:t>
            </w:r>
            <w:r w:rsidRPr="003A3971">
              <w:rPr>
                <w:rFonts w:eastAsia="SimSun"/>
                <w:sz w:val="20"/>
                <w:szCs w:val="20"/>
                <w:lang w:val="en-US"/>
              </w:rPr>
              <w:t xml:space="preserve"> = 16</w:t>
            </w:r>
          </w:p>
        </w:tc>
        <w:tc>
          <w:tcPr>
            <w:tcW w:w="119" w:type="pct"/>
            <w:tcBorders>
              <w:top w:val="single" w:sz="4" w:space="0" w:color="auto"/>
              <w:bottom w:val="nil"/>
            </w:tcBorders>
          </w:tcPr>
          <w:p w14:paraId="3972B0E2" w14:textId="77777777" w:rsidR="00A754A6" w:rsidRPr="003A3971" w:rsidRDefault="00A754A6" w:rsidP="00610DB4">
            <w:pPr>
              <w:spacing w:line="240" w:lineRule="auto"/>
              <w:jc w:val="center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46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F895F4" w14:textId="77777777" w:rsidR="00A754A6" w:rsidRPr="003A3971" w:rsidRDefault="00A754A6" w:rsidP="00610DB4">
            <w:pPr>
              <w:spacing w:line="240" w:lineRule="auto"/>
              <w:jc w:val="center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1438" w:type="pct"/>
            <w:gridSpan w:val="4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E9DB942" w14:textId="77777777" w:rsidR="00A754A6" w:rsidRPr="003A3971" w:rsidRDefault="00A754A6" w:rsidP="00610DB4">
            <w:pPr>
              <w:spacing w:line="240" w:lineRule="auto"/>
              <w:jc w:val="center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i/>
                <w:sz w:val="20"/>
                <w:szCs w:val="20"/>
                <w:lang w:val="en-US"/>
              </w:rPr>
              <w:t>p</w:t>
            </w:r>
            <w:r w:rsidRPr="003A3971">
              <w:rPr>
                <w:rFonts w:eastAsia="SimSun"/>
                <w:sz w:val="20"/>
                <w:szCs w:val="20"/>
                <w:lang w:val="en-US"/>
              </w:rPr>
              <w:t xml:space="preserve"> = 32</w:t>
            </w:r>
          </w:p>
        </w:tc>
      </w:tr>
      <w:tr w:rsidR="00471F6E" w:rsidRPr="003A3971" w14:paraId="72F74BDD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  <w:bottom w:val="single" w:sz="4" w:space="0" w:color="auto"/>
            </w:tcBorders>
          </w:tcPr>
          <w:p w14:paraId="395A5A76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sym w:font="Symbol" w:char="F072"/>
            </w:r>
          </w:p>
        </w:tc>
        <w:tc>
          <w:tcPr>
            <w:tcW w:w="329" w:type="pct"/>
            <w:tcBorders>
              <w:top w:val="nil"/>
              <w:bottom w:val="single" w:sz="4" w:space="0" w:color="auto"/>
            </w:tcBorders>
          </w:tcPr>
          <w:p w14:paraId="5A4D2C8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i/>
                <w:sz w:val="20"/>
                <w:szCs w:val="20"/>
                <w:lang w:val="en-US"/>
              </w:rPr>
              <w:t>N</w:t>
            </w:r>
          </w:p>
        </w:tc>
        <w:tc>
          <w:tcPr>
            <w:tcW w:w="423" w:type="pct"/>
            <w:tcBorders>
              <w:top w:val="nil"/>
              <w:bottom w:val="single" w:sz="4" w:space="0" w:color="auto"/>
            </w:tcBorders>
          </w:tcPr>
          <w:p w14:paraId="5DB2BBDE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Skew</w:t>
            </w:r>
            <w:proofErr w:type="gramStart"/>
            <w:r w:rsidRPr="003A3971">
              <w:rPr>
                <w:rFonts w:eastAsia="SimSun"/>
                <w:sz w:val="20"/>
                <w:szCs w:val="20"/>
                <w:lang w:val="en-US"/>
              </w:rPr>
              <w:t>..</w:t>
            </w:r>
            <w:proofErr w:type="gramEnd"/>
          </w:p>
        </w:tc>
        <w:tc>
          <w:tcPr>
            <w:tcW w:w="368" w:type="pct"/>
            <w:tcBorders>
              <w:top w:val="nil"/>
              <w:bottom w:val="single" w:sz="4" w:space="0" w:color="auto"/>
              <w:right w:val="nil"/>
            </w:tcBorders>
          </w:tcPr>
          <w:p w14:paraId="2CDE18A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A05B14">
              <w:rPr>
                <w:rFonts w:eastAsia="SimSun"/>
                <w:noProof/>
                <w:sz w:val="20"/>
                <w:szCs w:val="20"/>
                <w:lang w:val="en-US"/>
              </w:rPr>
              <w:t>Kurt..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6492D0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i/>
                <w:sz w:val="20"/>
                <w:szCs w:val="20"/>
                <w:lang w:val="en-US"/>
              </w:rPr>
              <w:t>Pop.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0610EB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</w:t>
            </w:r>
          </w:p>
        </w:tc>
        <w:tc>
          <w:tcPr>
            <w:tcW w:w="371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67ED542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M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AC7F6B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MV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4512EC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R</w:t>
            </w:r>
          </w:p>
        </w:tc>
        <w:tc>
          <w:tcPr>
            <w:tcW w:w="119" w:type="pct"/>
            <w:tcBorders>
              <w:top w:val="nil"/>
              <w:bottom w:val="single" w:sz="4" w:space="0" w:color="auto"/>
            </w:tcBorders>
          </w:tcPr>
          <w:p w14:paraId="397CC078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1F0813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i/>
                <w:sz w:val="20"/>
                <w:szCs w:val="20"/>
                <w:lang w:val="en-US"/>
              </w:rPr>
              <w:t>Pop.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9977E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9A258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 xml:space="preserve">MLM 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</w:tcPr>
          <w:p w14:paraId="389F5F0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MV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50D1BF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MLR</w:t>
            </w:r>
          </w:p>
        </w:tc>
      </w:tr>
      <w:tr w:rsidR="00471F6E" w:rsidRPr="002D26E1" w14:paraId="7B356502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</w:tcBorders>
          </w:tcPr>
          <w:p w14:paraId="14265BC4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.4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</w:tcBorders>
          </w:tcPr>
          <w:p w14:paraId="1E9B390F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bottom w:val="nil"/>
            </w:tcBorders>
          </w:tcPr>
          <w:p w14:paraId="43E8B988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single" w:sz="4" w:space="0" w:color="auto"/>
              <w:bottom w:val="nil"/>
              <w:right w:val="nil"/>
            </w:tcBorders>
          </w:tcPr>
          <w:p w14:paraId="5222826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F0934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6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84E4AE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E9B75E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8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D06E294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90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C2F2280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30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74B876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797556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8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3B47DC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6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E4B077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56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F69A8C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507FF5">
              <w:rPr>
                <w:sz w:val="20"/>
                <w:szCs w:val="20"/>
                <w:highlight w:val="lightGray"/>
              </w:rPr>
              <w:t>.929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37CF0F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87</w:t>
            </w:r>
          </w:p>
        </w:tc>
      </w:tr>
      <w:tr w:rsidR="00471F6E" w:rsidRPr="002D26E1" w14:paraId="3FB13BB0" w14:textId="77777777" w:rsidTr="00610DB4">
        <w:trPr>
          <w:jc w:val="right"/>
        </w:trPr>
        <w:tc>
          <w:tcPr>
            <w:tcW w:w="196" w:type="pct"/>
            <w:tcBorders>
              <w:left w:val="nil"/>
            </w:tcBorders>
          </w:tcPr>
          <w:p w14:paraId="4A70F4C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6A6BB4F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410B0BF3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5FD65266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3C240D30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1AC72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4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55E48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0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2DCB78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5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E370C4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00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69F58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0FE271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8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12DB95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8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2B92A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64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A4C61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4F27A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05</w:t>
            </w:r>
          </w:p>
        </w:tc>
      </w:tr>
      <w:tr w:rsidR="00471F6E" w:rsidRPr="002D26E1" w14:paraId="66B443DE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0D4B98BF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282F87A4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73778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BCF41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ED213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51F6B4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64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16292A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28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D9FE14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6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99198B7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88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19C61FF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768525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8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82BEA9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7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7D3568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0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1AC6C2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35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EBE544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90</w:t>
            </w:r>
          </w:p>
        </w:tc>
      </w:tr>
      <w:tr w:rsidR="00471F6E" w:rsidRPr="002D26E1" w14:paraId="0780CC3B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2C9C834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.8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0B64F64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4930E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E5D45B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1050A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1F29C8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81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36B44E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06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53E25D0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32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C3D4746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7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5E41070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957618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844F41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0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8543EB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00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2F5D23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36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B8E272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2</w:t>
            </w:r>
            <w:r>
              <w:rPr>
                <w:sz w:val="20"/>
                <w:szCs w:val="20"/>
              </w:rPr>
              <w:t>15</w:t>
            </w:r>
          </w:p>
        </w:tc>
      </w:tr>
      <w:tr w:rsidR="00471F6E" w:rsidRPr="002D26E1" w14:paraId="50977B72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73279B5E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51805E3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44ABEBA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127C46EE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44B9C31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7E571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8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E10D3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2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C4BF5D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9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EE183E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6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24EAFA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57343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7BE39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01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D648F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2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B9AE94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6B39D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03</w:t>
            </w:r>
          </w:p>
        </w:tc>
      </w:tr>
      <w:tr w:rsidR="00471F6E" w:rsidRPr="002D26E1" w14:paraId="3D37FE6E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5E67AC0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4A3FDD7D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20E6C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42C02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D374A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2F4A0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2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F3848E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20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D50EBA0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55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46C5E0D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4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C60D530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9DF82AE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EA52AF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16D68A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4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D55518B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862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D26312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36</w:t>
            </w:r>
          </w:p>
        </w:tc>
      </w:tr>
      <w:tr w:rsidR="00471F6E" w:rsidRPr="002D26E1" w14:paraId="2C00DD86" w14:textId="77777777" w:rsidTr="002079C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28289F66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3977D2F0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E41495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F67855" w14:textId="77777777" w:rsidR="002211BE" w:rsidRPr="002D26E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735DC7" w14:textId="021978A5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2E1495F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16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7C8B68C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8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A100E6B" w14:textId="77777777" w:rsidR="002211BE" w:rsidRPr="003B72DD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44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5061EED" w14:textId="77777777" w:rsidR="002211BE" w:rsidRPr="002D26E1" w:rsidRDefault="002211BE" w:rsidP="002211BE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08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6DD2DD5" w14:textId="77777777" w:rsidR="002211BE" w:rsidRPr="002D26E1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342602" w14:textId="3E72C98E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1A30E91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0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772A39F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1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3FBE785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08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1EDD493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56</w:t>
            </w:r>
          </w:p>
        </w:tc>
      </w:tr>
      <w:tr w:rsidR="00471F6E" w:rsidRPr="002D26E1" w14:paraId="1A3B362A" w14:textId="77777777" w:rsidTr="002079C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383F3A84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6CB4B5D0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6BAFE0EC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5554C162" w14:textId="77777777" w:rsidR="002211BE" w:rsidRPr="002D26E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2F8BABFD" w14:textId="7E55CFC1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51C528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2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054482" w14:textId="77777777" w:rsidR="002211BE" w:rsidRPr="003B72DD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0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21F2D0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6CE942" w14:textId="77777777" w:rsidR="002211BE" w:rsidRPr="002D26E1" w:rsidRDefault="002211BE" w:rsidP="002211BE">
            <w:pPr>
              <w:spacing w:line="240" w:lineRule="auto"/>
              <w:rPr>
                <w:sz w:val="20"/>
                <w:szCs w:val="20"/>
              </w:rPr>
            </w:pPr>
            <w:r w:rsidRPr="003B72DD">
              <w:rPr>
                <w:sz w:val="20"/>
                <w:szCs w:val="20"/>
                <w:highlight w:val="lightGray"/>
              </w:rPr>
              <w:t>.885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3D5EB2" w14:textId="77777777" w:rsidR="002211BE" w:rsidRPr="002D26E1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6066A4B5" w14:textId="42B7AEBF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C9AFFC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713688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7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45CD08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D78CA3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1</w:t>
            </w:r>
          </w:p>
        </w:tc>
      </w:tr>
      <w:tr w:rsidR="00471F6E" w:rsidRPr="002D26E1" w14:paraId="0A1F8B48" w14:textId="77777777" w:rsidTr="002079C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6C99A0C7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5CB9E2FC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45BE94" w14:textId="77777777" w:rsidR="002211BE" w:rsidRPr="003A397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AD1639" w14:textId="77777777" w:rsidR="002211BE" w:rsidRPr="002D26E1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3A561C" w14:textId="2CA2AE37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0063C00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3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A389EF2" w14:textId="77777777" w:rsidR="002211BE" w:rsidRPr="003B72DD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28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93686AC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BD96FBE" w14:textId="77777777" w:rsidR="002211BE" w:rsidRPr="002D26E1" w:rsidRDefault="002211BE" w:rsidP="002211BE">
            <w:pPr>
              <w:spacing w:line="240" w:lineRule="auto"/>
              <w:rPr>
                <w:sz w:val="20"/>
                <w:szCs w:val="20"/>
              </w:rPr>
            </w:pPr>
            <w:r w:rsidRPr="003B72DD">
              <w:rPr>
                <w:sz w:val="20"/>
                <w:szCs w:val="20"/>
                <w:highlight w:val="lightGray"/>
              </w:rPr>
              <w:t>.924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A09E39" w14:textId="77777777" w:rsidR="002211BE" w:rsidRPr="002D26E1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E2AE25" w14:textId="71A76BC8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63FBF8B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6A42C4F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8F151B">
              <w:rPr>
                <w:sz w:val="20"/>
                <w:szCs w:val="20"/>
                <w:highlight w:val="lightGray"/>
              </w:rPr>
              <w:t>.858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344B35B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968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DA1900A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2</w:t>
            </w:r>
          </w:p>
        </w:tc>
      </w:tr>
      <w:tr w:rsidR="00471F6E" w:rsidRPr="002D26E1" w14:paraId="74FA2240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772EECBF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.4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5E3D3FF0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CAD16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D00F8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F036A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F6DC70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8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17995B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7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071411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3B72DD">
              <w:rPr>
                <w:sz w:val="20"/>
                <w:szCs w:val="20"/>
                <w:highlight w:val="lightGray"/>
              </w:rPr>
              <w:t>.874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3DB886B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43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80D4205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FAA88CB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8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C4E987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40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E3B89A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80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D1BF07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507FF5">
              <w:rPr>
                <w:sz w:val="20"/>
                <w:szCs w:val="20"/>
                <w:highlight w:val="lightGray"/>
              </w:rPr>
              <w:t>.897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3E5765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0</w:t>
            </w:r>
          </w:p>
        </w:tc>
      </w:tr>
      <w:tr w:rsidR="00471F6E" w:rsidRPr="002D26E1" w14:paraId="1E14355F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3B00DCFF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2B2B044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2C4F988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049BDF4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6AD20F12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9902A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08784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6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FBC01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0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05334E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30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8E285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ADF50F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9F126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4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92882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5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7D647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83A9C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7</w:t>
            </w:r>
          </w:p>
        </w:tc>
      </w:tr>
      <w:tr w:rsidR="00471F6E" w:rsidRPr="002D26E1" w14:paraId="2B71FAF5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0850325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07A7E942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AC3E8D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E87C32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F13CE3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3B9CF8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3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A5BE3B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23C6DC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0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34C33E6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18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D6FD8C6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6DBCBB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92316A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227EE9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6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0F8D0F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07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476C50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0</w:t>
            </w:r>
          </w:p>
        </w:tc>
      </w:tr>
      <w:tr w:rsidR="00471F6E" w:rsidRPr="002D26E1" w14:paraId="26E635F9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4EB5592D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.8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1E2AFAD3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E54492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847FAB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226285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B2A3FE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9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EE2C54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5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CB81E52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27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E701997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31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D927B9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79D13FF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014EF1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26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E24E37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0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83799E8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23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8184A4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72</w:t>
            </w:r>
          </w:p>
        </w:tc>
      </w:tr>
      <w:tr w:rsidR="00471F6E" w:rsidRPr="002D26E1" w14:paraId="43481CFA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68B1636D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784041D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542B7906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22CECEC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72E025FF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1EA93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4D728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2F6196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8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BF8856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1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DE4B1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1F2C6B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BEE20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6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F113A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8CF9D0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0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58873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1</w:t>
            </w:r>
          </w:p>
        </w:tc>
      </w:tr>
      <w:tr w:rsidR="00471F6E" w:rsidRPr="002D26E1" w14:paraId="1B75CD9A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408C6E0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6666AA48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9F89E4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799B5E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4A06B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8F082B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DD33DA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BF04E90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6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D02B492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0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BD5F8B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AB4513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29D5E3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1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3326C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68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763D49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7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BDEBFE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67</w:t>
            </w:r>
          </w:p>
        </w:tc>
      </w:tr>
      <w:tr w:rsidR="00471F6E" w:rsidRPr="002D26E1" w14:paraId="50392869" w14:textId="77777777" w:rsidTr="00917B8C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115D5302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444620D5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66728E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458FFE" w14:textId="77777777" w:rsidR="00471F6E" w:rsidRPr="002D26E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B1FE62" w14:textId="03B98AD1" w:rsidR="00471F6E" w:rsidRPr="00471F6E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471F6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478B9C9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88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67C3919" w14:textId="77777777" w:rsidR="00471F6E" w:rsidRPr="003B72DD" w:rsidRDefault="00471F6E" w:rsidP="00471F6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72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6A74F32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6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B960636" w14:textId="77777777" w:rsidR="00471F6E" w:rsidRPr="002D26E1" w:rsidRDefault="00471F6E" w:rsidP="00471F6E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6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578FF4F" w14:textId="77777777" w:rsidR="00471F6E" w:rsidRPr="002D26E1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E774A7" w14:textId="1B08BD92" w:rsidR="00471F6E" w:rsidRPr="00471F6E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471F6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3732DA4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8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4AAD9E6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78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97626EB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507FF5">
              <w:rPr>
                <w:sz w:val="20"/>
                <w:szCs w:val="20"/>
                <w:highlight w:val="lightGray"/>
              </w:rPr>
              <w:t>.936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4BFE176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11</w:t>
            </w:r>
          </w:p>
        </w:tc>
      </w:tr>
      <w:tr w:rsidR="00471F6E" w:rsidRPr="002D26E1" w14:paraId="24181222" w14:textId="77777777" w:rsidTr="00917B8C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3BD014FE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38C22DBD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0C6180DB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13991931" w14:textId="77777777" w:rsidR="00471F6E" w:rsidRPr="002D26E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73683926" w14:textId="62AEF1D6" w:rsidR="00471F6E" w:rsidRPr="00471F6E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471F6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656A88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4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B4A378" w14:textId="77777777" w:rsidR="00471F6E" w:rsidRPr="003B72DD" w:rsidRDefault="00471F6E" w:rsidP="00471F6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2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F0180D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D76A57" w14:textId="77777777" w:rsidR="00471F6E" w:rsidRPr="003B72DD" w:rsidRDefault="00471F6E" w:rsidP="00471F6E">
            <w:pPr>
              <w:spacing w:line="240" w:lineRule="auto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15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174740" w14:textId="77777777" w:rsidR="00471F6E" w:rsidRPr="002D26E1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45152C34" w14:textId="4DD36BA9" w:rsidR="00471F6E" w:rsidRPr="00471F6E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471F6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4DAB71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1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B7051D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3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4BF511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7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05443F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8</w:t>
            </w:r>
          </w:p>
        </w:tc>
      </w:tr>
      <w:tr w:rsidR="00471F6E" w:rsidRPr="002D26E1" w14:paraId="6C274469" w14:textId="77777777" w:rsidTr="00917B8C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4A7C75BF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23BE0099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29A9C0" w14:textId="77777777" w:rsidR="00471F6E" w:rsidRPr="003A397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61FF1F" w14:textId="77777777" w:rsidR="00471F6E" w:rsidRPr="002D26E1" w:rsidRDefault="00471F6E" w:rsidP="00471F6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850FF9" w14:textId="18AA1F6A" w:rsidR="00471F6E" w:rsidRPr="00471F6E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471F6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5C2706A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F5F6BC0" w14:textId="77777777" w:rsidR="00471F6E" w:rsidRPr="003B72DD" w:rsidRDefault="00471F6E" w:rsidP="00471F6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3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AB57C0B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6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F647CED" w14:textId="77777777" w:rsidR="00471F6E" w:rsidRPr="003B72DD" w:rsidRDefault="00471F6E" w:rsidP="00471F6E">
            <w:pPr>
              <w:spacing w:line="240" w:lineRule="auto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37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D195C27" w14:textId="77777777" w:rsidR="00471F6E" w:rsidRPr="002D26E1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F105A8" w14:textId="2A8BB55B" w:rsidR="00471F6E" w:rsidRPr="00471F6E" w:rsidRDefault="00471F6E" w:rsidP="00471F6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471F6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972CE6E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8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46627FB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507FF5">
              <w:rPr>
                <w:sz w:val="20"/>
                <w:szCs w:val="20"/>
                <w:highlight w:val="lightGray"/>
              </w:rPr>
              <w:t>.90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E188FBD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8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F4F3169" w14:textId="77777777" w:rsidR="00471F6E" w:rsidRPr="002D26E1" w:rsidRDefault="00471F6E" w:rsidP="00471F6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507FF5">
              <w:rPr>
                <w:sz w:val="20"/>
                <w:szCs w:val="20"/>
                <w:highlight w:val="lightGray"/>
              </w:rPr>
              <w:t>.898</w:t>
            </w:r>
          </w:p>
        </w:tc>
      </w:tr>
      <w:tr w:rsidR="00471F6E" w:rsidRPr="002D26E1" w14:paraId="000962CA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397863F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.4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5AA08D7E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60F789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0517AB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69A6E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2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D33E29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4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A87FD4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3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E0BE7B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5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9C4C199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47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C44094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925154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9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EAE23E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7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9A3357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1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547286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507FF5">
              <w:rPr>
                <w:sz w:val="20"/>
                <w:szCs w:val="20"/>
                <w:highlight w:val="lightGray"/>
              </w:rPr>
              <w:t>.914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5E652F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4</w:t>
            </w:r>
          </w:p>
        </w:tc>
      </w:tr>
      <w:tr w:rsidR="00471F6E" w:rsidRPr="002D26E1" w14:paraId="4E846578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031F9470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6D8E30E0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02F604F9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33296EA5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57866D8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2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B24F71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6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27EA6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0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590C7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3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41471E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25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5221C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DE71EB3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9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91641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4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BA710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7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8EA78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BECB2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5</w:t>
            </w:r>
          </w:p>
        </w:tc>
      </w:tr>
      <w:tr w:rsidR="00471F6E" w:rsidRPr="002D26E1" w14:paraId="64461DA9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48357F50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47620E48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CAC16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6AD08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CDCC4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2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62219A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53F0A6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75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E7F49D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0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43FB171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17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86FFB6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80CC3C7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9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CBFA14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E9A0D0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7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6F2E49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9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F394CD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20</w:t>
            </w:r>
          </w:p>
        </w:tc>
      </w:tr>
      <w:tr w:rsidR="00471F6E" w:rsidRPr="002D26E1" w14:paraId="7F006B5C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70ECCDC2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.8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479E84D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5BCFA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3A0A72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AF638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48ACB2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BA1449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1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4D1BE2E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08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D79DCD4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38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7197D12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7DFDD06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22F25F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34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5CF649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15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051FC98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29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4543EF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12</w:t>
            </w:r>
          </w:p>
        </w:tc>
      </w:tr>
      <w:tr w:rsidR="00471F6E" w:rsidRPr="002D26E1" w14:paraId="6045E439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4E239C43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472E8949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5F55924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70D9A90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693729D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4D204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DD2C3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F56E87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7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9E0E42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0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95ABF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F28F66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741B4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47BA8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8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CC96CE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88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C21FA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79</w:t>
            </w:r>
          </w:p>
        </w:tc>
      </w:tr>
      <w:tr w:rsidR="00471F6E" w:rsidRPr="002D26E1" w14:paraId="193CC048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7451374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6AC246BA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2046B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4642C3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7BE99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1BDFD6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0AF79A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DB446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32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4DBEE7F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8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4595847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29C62FA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48DD9B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0E6844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7</w:t>
            </w:r>
            <w:r>
              <w:rPr>
                <w:sz w:val="20"/>
                <w:szCs w:val="20"/>
              </w:rPr>
              <w:t>56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66E154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1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8330B1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56</w:t>
            </w:r>
          </w:p>
        </w:tc>
      </w:tr>
      <w:tr w:rsidR="00471F6E" w:rsidRPr="002D26E1" w14:paraId="2C45B061" w14:textId="77777777" w:rsidTr="00610DB4">
        <w:trPr>
          <w:jc w:val="right"/>
        </w:trPr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4AA93E9B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59D39FD7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A7EBA6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081267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B6BDC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89A61C3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01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5A56F13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894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6A301D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3B72DD">
              <w:rPr>
                <w:sz w:val="20"/>
                <w:szCs w:val="20"/>
                <w:highlight w:val="lightGray"/>
              </w:rPr>
              <w:t>.950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68AA26B" w14:textId="77777777" w:rsidR="00A754A6" w:rsidRPr="002D26E1" w:rsidRDefault="00A754A6" w:rsidP="00610DB4">
            <w:pPr>
              <w:spacing w:line="240" w:lineRule="auto"/>
              <w:rPr>
                <w:sz w:val="20"/>
                <w:szCs w:val="20"/>
              </w:rPr>
            </w:pPr>
            <w:r w:rsidRPr="003B72DD">
              <w:rPr>
                <w:sz w:val="20"/>
                <w:szCs w:val="20"/>
                <w:highlight w:val="lightGray"/>
              </w:rPr>
              <w:t>.893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F85D2B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BF27DD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0D2917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81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924A0A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43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D34400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889DF3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36</w:t>
            </w:r>
          </w:p>
        </w:tc>
      </w:tr>
      <w:tr w:rsidR="00471F6E" w:rsidRPr="00507FF5" w14:paraId="07A866D1" w14:textId="77777777" w:rsidTr="00610DB4">
        <w:trPr>
          <w:jc w:val="right"/>
        </w:trPr>
        <w:tc>
          <w:tcPr>
            <w:tcW w:w="196" w:type="pct"/>
            <w:tcBorders>
              <w:top w:val="nil"/>
              <w:left w:val="nil"/>
            </w:tcBorders>
          </w:tcPr>
          <w:p w14:paraId="088C39D5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</w:tcBorders>
          </w:tcPr>
          <w:p w14:paraId="06934386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</w:tcBorders>
          </w:tcPr>
          <w:p w14:paraId="5A92266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bottom w:val="nil"/>
              <w:right w:val="nil"/>
            </w:tcBorders>
          </w:tcPr>
          <w:p w14:paraId="33D8E6A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2315AAA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417B0E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32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1A7126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3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7386F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95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00D6222" w14:textId="77777777" w:rsidR="00A754A6" w:rsidRPr="003B72DD" w:rsidRDefault="00A754A6" w:rsidP="00610DB4">
            <w:pPr>
              <w:spacing w:line="240" w:lineRule="auto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31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7A993A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552F0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FAA531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87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A02DBB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87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072C1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0340B76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876</w:t>
            </w:r>
          </w:p>
        </w:tc>
      </w:tr>
      <w:tr w:rsidR="00471F6E" w:rsidRPr="00507FF5" w14:paraId="0E4E4D91" w14:textId="77777777" w:rsidTr="00610DB4">
        <w:trPr>
          <w:jc w:val="right"/>
        </w:trPr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627D1533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bottom w:val="single" w:sz="4" w:space="0" w:color="auto"/>
            </w:tcBorders>
          </w:tcPr>
          <w:p w14:paraId="73A324FC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bottom w:val="single" w:sz="4" w:space="0" w:color="auto"/>
            </w:tcBorders>
          </w:tcPr>
          <w:p w14:paraId="54CEC11F" w14:textId="77777777" w:rsidR="00A754A6" w:rsidRPr="003A397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3A397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bottom w:val="single" w:sz="4" w:space="0" w:color="auto"/>
              <w:right w:val="nil"/>
            </w:tcBorders>
          </w:tcPr>
          <w:p w14:paraId="1AD3998E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B6A78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4453F01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4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8EF137" w14:textId="77777777" w:rsidR="00A754A6" w:rsidRPr="003B72D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4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9C89B8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0036E00" w14:textId="77777777" w:rsidR="00A754A6" w:rsidRPr="003B72DD" w:rsidRDefault="00A754A6" w:rsidP="00610DB4">
            <w:pPr>
              <w:spacing w:line="240" w:lineRule="auto"/>
              <w:rPr>
                <w:sz w:val="20"/>
                <w:szCs w:val="20"/>
                <w:highlight w:val="lightGray"/>
              </w:rPr>
            </w:pPr>
            <w:r w:rsidRPr="003B72DD">
              <w:rPr>
                <w:sz w:val="20"/>
                <w:szCs w:val="20"/>
                <w:highlight w:val="lightGray"/>
              </w:rPr>
              <w:t>.941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E9FB55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FBAA90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4CB0A64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0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C5A5B05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1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162AD9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9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1AABE2C" w14:textId="77777777" w:rsidR="00A754A6" w:rsidRPr="00507FF5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507FF5">
              <w:rPr>
                <w:sz w:val="20"/>
                <w:szCs w:val="20"/>
                <w:highlight w:val="lightGray"/>
              </w:rPr>
              <w:t>.914</w:t>
            </w:r>
          </w:p>
        </w:tc>
      </w:tr>
    </w:tbl>
    <w:p w14:paraId="6D027444" w14:textId="77777777" w:rsidR="00A754A6" w:rsidRPr="00570162" w:rsidRDefault="00A754A6" w:rsidP="00A754A6">
      <w:pPr>
        <w:spacing w:line="240" w:lineRule="auto"/>
        <w:rPr>
          <w:rFonts w:eastAsia="SimSun"/>
          <w:i/>
        </w:rPr>
      </w:pPr>
    </w:p>
    <w:p w14:paraId="12333537" w14:textId="77777777" w:rsidR="00A754A6" w:rsidRPr="00570162" w:rsidRDefault="00A754A6" w:rsidP="00A754A6">
      <w:pPr>
        <w:spacing w:line="240" w:lineRule="auto"/>
        <w:rPr>
          <w:rFonts w:asciiTheme="minorHAnsi" w:hAnsiTheme="minorHAnsi" w:cstheme="minorBidi"/>
          <w:sz w:val="22"/>
          <w:szCs w:val="22"/>
        </w:rPr>
      </w:pPr>
      <w:r w:rsidRPr="00570162">
        <w:rPr>
          <w:rFonts w:eastAsia="SimSun"/>
          <w:i/>
        </w:rPr>
        <w:t>Notes:</w:t>
      </w:r>
      <w:r w:rsidRPr="00570162">
        <w:t xml:space="preserve"> skew = skewness, </w:t>
      </w:r>
      <w:proofErr w:type="spellStart"/>
      <w:proofErr w:type="gramStart"/>
      <w:r w:rsidRPr="00570162">
        <w:t>kurt</w:t>
      </w:r>
      <w:proofErr w:type="spellEnd"/>
      <w:proofErr w:type="gramEnd"/>
      <w:r w:rsidRPr="00570162">
        <w:t xml:space="preserve"> = excess kurtosis, </w:t>
      </w:r>
      <w:r w:rsidRPr="00570162">
        <w:rPr>
          <w:rFonts w:eastAsia="SimSun"/>
        </w:rPr>
        <w:t xml:space="preserve">pop = population value; ML = likelihood ratio (LR) test statistic; MLM = </w:t>
      </w:r>
      <w:proofErr w:type="spellStart"/>
      <w:r w:rsidRPr="00570162">
        <w:rPr>
          <w:rFonts w:eastAsia="SimSun"/>
        </w:rPr>
        <w:t>Satorra-Bentler</w:t>
      </w:r>
      <w:proofErr w:type="spellEnd"/>
      <w:r w:rsidRPr="00570162">
        <w:rPr>
          <w:rFonts w:eastAsia="SimSun"/>
        </w:rPr>
        <w:t xml:space="preserve"> mean adjusted LR; MLMV = </w:t>
      </w:r>
      <w:proofErr w:type="spellStart"/>
      <w:r w:rsidRPr="00570162">
        <w:rPr>
          <w:rFonts w:eastAsia="SimSun"/>
        </w:rPr>
        <w:t>Asparouhov</w:t>
      </w:r>
      <w:proofErr w:type="spellEnd"/>
      <w:r w:rsidRPr="00570162">
        <w:rPr>
          <w:rFonts w:eastAsia="SimSun"/>
        </w:rPr>
        <w:t xml:space="preserve"> and </w:t>
      </w:r>
      <w:proofErr w:type="spellStart"/>
      <w:r w:rsidRPr="00570162">
        <w:rPr>
          <w:rFonts w:eastAsia="SimSun"/>
        </w:rPr>
        <w:t>Muthén</w:t>
      </w:r>
      <w:proofErr w:type="spellEnd"/>
      <w:r w:rsidRPr="00570162">
        <w:rPr>
          <w:rFonts w:eastAsia="SimSun"/>
        </w:rPr>
        <w:t xml:space="preserve"> mean and variance adjusted LR, MLR = </w:t>
      </w:r>
      <w:proofErr w:type="spellStart"/>
      <w:r w:rsidRPr="00570162">
        <w:rPr>
          <w:rFonts w:eastAsia="SimSun"/>
        </w:rPr>
        <w:t>Asparouhov</w:t>
      </w:r>
      <w:proofErr w:type="spellEnd"/>
      <w:r w:rsidRPr="00570162">
        <w:rPr>
          <w:rFonts w:eastAsia="SimSun"/>
        </w:rPr>
        <w:t xml:space="preserve"> and </w:t>
      </w:r>
      <w:proofErr w:type="spellStart"/>
      <w:r w:rsidRPr="00570162">
        <w:rPr>
          <w:rFonts w:eastAsia="SimSun"/>
        </w:rPr>
        <w:t>Muthén</w:t>
      </w:r>
      <w:proofErr w:type="spellEnd"/>
      <w:r w:rsidRPr="00570162">
        <w:rPr>
          <w:rFonts w:eastAsia="SimSun"/>
        </w:rPr>
        <w:t xml:space="preserve"> mean adjusted LR. Shaded results indicate acceptable coverage (between .8</w:t>
      </w:r>
      <w:r>
        <w:rPr>
          <w:rFonts w:eastAsia="SimSun"/>
        </w:rPr>
        <w:t>5</w:t>
      </w:r>
      <w:r w:rsidRPr="00570162">
        <w:rPr>
          <w:rFonts w:eastAsia="SimSun"/>
        </w:rPr>
        <w:t xml:space="preserve"> and </w:t>
      </w:r>
      <w:r>
        <w:rPr>
          <w:rFonts w:eastAsia="SimSun"/>
        </w:rPr>
        <w:t>.95</w:t>
      </w:r>
      <w:r w:rsidRPr="00570162">
        <w:rPr>
          <w:rFonts w:eastAsia="SimSun"/>
        </w:rPr>
        <w:t>).</w:t>
      </w:r>
    </w:p>
    <w:p w14:paraId="4B1FA1A3" w14:textId="77777777" w:rsidR="00A754A6" w:rsidRPr="00570162" w:rsidRDefault="00A754A6" w:rsidP="00A754A6">
      <w:pPr>
        <w:rPr>
          <w:b/>
        </w:rPr>
      </w:pPr>
    </w:p>
    <w:p w14:paraId="1788D61D" w14:textId="77777777" w:rsidR="00A754A6" w:rsidRPr="00570162" w:rsidRDefault="00A754A6" w:rsidP="00A754A6">
      <w:pPr>
        <w:spacing w:line="360" w:lineRule="auto"/>
      </w:pPr>
      <w:r w:rsidRPr="00570162">
        <w:br w:type="page"/>
      </w:r>
    </w:p>
    <w:p w14:paraId="778ADF96" w14:textId="3D8414AD" w:rsidR="00A754A6" w:rsidRPr="00570162" w:rsidRDefault="00451839" w:rsidP="00A754A6">
      <w:pPr>
        <w:spacing w:line="360" w:lineRule="auto"/>
        <w:rPr>
          <w:i/>
        </w:rPr>
      </w:pPr>
      <w:r>
        <w:rPr>
          <w:i/>
        </w:rPr>
        <w:lastRenderedPageBreak/>
        <w:t>Table 3</w:t>
      </w:r>
      <w:r w:rsidR="00A754A6" w:rsidRPr="00570162">
        <w:rPr>
          <w:i/>
        </w:rPr>
        <w:t xml:space="preserve">. Test of close fit results. Empirical rejection rates at a 5% significance level of a test that the </w:t>
      </w:r>
      <w:r w:rsidR="00A754A6">
        <w:rPr>
          <w:i/>
        </w:rPr>
        <w:t>RMSEA is less than or equal to</w:t>
      </w:r>
      <w:r w:rsidR="00C5620D">
        <w:rPr>
          <w:i/>
        </w:rPr>
        <w:t xml:space="preserve"> its population value</w:t>
      </w:r>
    </w:p>
    <w:tbl>
      <w:tblPr>
        <w:tblStyle w:val="TableGrid2"/>
        <w:tblW w:w="5000" w:type="pct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6"/>
        <w:gridCol w:w="616"/>
        <w:gridCol w:w="791"/>
        <w:gridCol w:w="688"/>
        <w:gridCol w:w="589"/>
        <w:gridCol w:w="310"/>
        <w:gridCol w:w="256"/>
        <w:gridCol w:w="694"/>
        <w:gridCol w:w="839"/>
        <w:gridCol w:w="650"/>
        <w:gridCol w:w="222"/>
        <w:gridCol w:w="589"/>
        <w:gridCol w:w="53"/>
        <w:gridCol w:w="513"/>
        <w:gridCol w:w="695"/>
        <w:gridCol w:w="839"/>
        <w:gridCol w:w="650"/>
      </w:tblGrid>
      <w:tr w:rsidR="00A754A6" w:rsidRPr="007D1262" w14:paraId="4C1996F6" w14:textId="77777777" w:rsidTr="00E36751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25B08185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single" w:sz="4" w:space="0" w:color="auto"/>
              <w:bottom w:val="nil"/>
            </w:tcBorders>
          </w:tcPr>
          <w:p w14:paraId="7F6580E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</w:p>
        </w:tc>
        <w:tc>
          <w:tcPr>
            <w:tcW w:w="423" w:type="pct"/>
            <w:tcBorders>
              <w:top w:val="single" w:sz="4" w:space="0" w:color="auto"/>
              <w:bottom w:val="nil"/>
            </w:tcBorders>
          </w:tcPr>
          <w:p w14:paraId="740E7FC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68" w:type="pct"/>
            <w:tcBorders>
              <w:top w:val="single" w:sz="4" w:space="0" w:color="auto"/>
              <w:bottom w:val="nil"/>
              <w:right w:val="nil"/>
            </w:tcBorders>
          </w:tcPr>
          <w:p w14:paraId="6B498E5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480" w:type="pct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FE6D30E" w14:textId="77777777" w:rsidR="00A754A6" w:rsidRPr="007D1262" w:rsidRDefault="00A754A6" w:rsidP="00610DB4">
            <w:pPr>
              <w:spacing w:line="240" w:lineRule="auto"/>
              <w:ind w:right="400"/>
              <w:jc w:val="center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1303" w:type="pct"/>
            <w:gridSpan w:val="4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53BC17C" w14:textId="77777777" w:rsidR="00A754A6" w:rsidRPr="007D1262" w:rsidRDefault="00A754A6" w:rsidP="00610DB4">
            <w:pPr>
              <w:spacing w:line="240" w:lineRule="auto"/>
              <w:ind w:right="400"/>
              <w:jc w:val="center"/>
              <w:rPr>
                <w:rFonts w:eastAsia="SimSun"/>
                <w:sz w:val="20"/>
                <w:szCs w:val="20"/>
                <w:lang w:val="en-US"/>
              </w:rPr>
            </w:pPr>
            <w:r w:rsidRPr="0064101D">
              <w:rPr>
                <w:rFonts w:eastAsia="SimSun"/>
                <w:i/>
                <w:sz w:val="20"/>
                <w:szCs w:val="20"/>
                <w:lang w:val="en-US"/>
              </w:rPr>
              <w:t>p</w:t>
            </w:r>
            <w:r w:rsidRPr="007D1262">
              <w:rPr>
                <w:rFonts w:eastAsia="SimSun"/>
                <w:sz w:val="20"/>
                <w:szCs w:val="20"/>
                <w:lang w:val="en-US"/>
              </w:rPr>
              <w:t xml:space="preserve"> = 16</w:t>
            </w:r>
          </w:p>
        </w:tc>
        <w:tc>
          <w:tcPr>
            <w:tcW w:w="119" w:type="pct"/>
            <w:tcBorders>
              <w:top w:val="single" w:sz="4" w:space="0" w:color="auto"/>
              <w:bottom w:val="nil"/>
            </w:tcBorders>
          </w:tcPr>
          <w:p w14:paraId="707AA68F" w14:textId="77777777" w:rsidR="00A754A6" w:rsidRPr="007D1262" w:rsidRDefault="00A754A6" w:rsidP="00610DB4">
            <w:pPr>
              <w:spacing w:line="240" w:lineRule="auto"/>
              <w:jc w:val="center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4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54A719" w14:textId="77777777" w:rsidR="00A754A6" w:rsidRPr="007D1262" w:rsidRDefault="00A754A6" w:rsidP="00610DB4">
            <w:pPr>
              <w:spacing w:line="240" w:lineRule="auto"/>
              <w:jc w:val="center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1441" w:type="pct"/>
            <w:gridSpan w:val="4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69B3A55" w14:textId="77777777" w:rsidR="00A754A6" w:rsidRPr="007D1262" w:rsidRDefault="00A754A6" w:rsidP="00610DB4">
            <w:pPr>
              <w:spacing w:line="240" w:lineRule="auto"/>
              <w:jc w:val="center"/>
              <w:rPr>
                <w:rFonts w:eastAsia="SimSun"/>
                <w:sz w:val="20"/>
                <w:szCs w:val="20"/>
                <w:lang w:val="en-US"/>
              </w:rPr>
            </w:pPr>
            <w:r w:rsidRPr="0064101D">
              <w:rPr>
                <w:rFonts w:eastAsia="SimSun"/>
                <w:i/>
                <w:sz w:val="20"/>
                <w:szCs w:val="20"/>
                <w:lang w:val="en-US"/>
              </w:rPr>
              <w:t>p</w:t>
            </w:r>
            <w:r w:rsidRPr="007D1262">
              <w:rPr>
                <w:rFonts w:eastAsia="SimSun"/>
                <w:sz w:val="20"/>
                <w:szCs w:val="20"/>
                <w:lang w:val="en-US"/>
              </w:rPr>
              <w:t xml:space="preserve"> = 32</w:t>
            </w:r>
          </w:p>
        </w:tc>
      </w:tr>
      <w:tr w:rsidR="002211BE" w:rsidRPr="007D1262" w14:paraId="18418D89" w14:textId="77777777" w:rsidTr="00610DB4">
        <w:tc>
          <w:tcPr>
            <w:tcW w:w="196" w:type="pct"/>
            <w:tcBorders>
              <w:top w:val="nil"/>
              <w:left w:val="nil"/>
              <w:bottom w:val="single" w:sz="4" w:space="0" w:color="auto"/>
            </w:tcBorders>
          </w:tcPr>
          <w:p w14:paraId="0CC12B2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sym w:font="Symbol" w:char="F072"/>
            </w:r>
          </w:p>
        </w:tc>
        <w:tc>
          <w:tcPr>
            <w:tcW w:w="329" w:type="pct"/>
            <w:tcBorders>
              <w:top w:val="nil"/>
              <w:bottom w:val="single" w:sz="4" w:space="0" w:color="auto"/>
            </w:tcBorders>
          </w:tcPr>
          <w:p w14:paraId="69A1D541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i/>
                <w:sz w:val="20"/>
                <w:szCs w:val="20"/>
                <w:lang w:val="en-US"/>
              </w:rPr>
              <w:t>N</w:t>
            </w:r>
          </w:p>
        </w:tc>
        <w:tc>
          <w:tcPr>
            <w:tcW w:w="423" w:type="pct"/>
            <w:tcBorders>
              <w:top w:val="nil"/>
              <w:bottom w:val="single" w:sz="4" w:space="0" w:color="auto"/>
            </w:tcBorders>
          </w:tcPr>
          <w:p w14:paraId="007F0724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Skew</w:t>
            </w:r>
            <w:proofErr w:type="gramStart"/>
            <w:r w:rsidRPr="007D1262">
              <w:rPr>
                <w:rFonts w:eastAsia="SimSun"/>
                <w:sz w:val="20"/>
                <w:szCs w:val="20"/>
                <w:lang w:val="en-US"/>
              </w:rPr>
              <w:t>..</w:t>
            </w:r>
            <w:proofErr w:type="gramEnd"/>
          </w:p>
        </w:tc>
        <w:tc>
          <w:tcPr>
            <w:tcW w:w="368" w:type="pct"/>
            <w:tcBorders>
              <w:top w:val="nil"/>
              <w:bottom w:val="single" w:sz="4" w:space="0" w:color="auto"/>
              <w:right w:val="nil"/>
            </w:tcBorders>
          </w:tcPr>
          <w:p w14:paraId="2441B277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Kurt</w:t>
            </w:r>
            <w:proofErr w:type="gramStart"/>
            <w:r w:rsidRPr="007D1262">
              <w:rPr>
                <w:rFonts w:eastAsia="SimSun"/>
                <w:sz w:val="20"/>
                <w:szCs w:val="20"/>
                <w:lang w:val="en-US"/>
              </w:rPr>
              <w:t>..</w:t>
            </w:r>
            <w:proofErr w:type="gramEnd"/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7685687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i/>
                <w:sz w:val="20"/>
                <w:szCs w:val="20"/>
                <w:lang w:val="en-US"/>
              </w:rPr>
              <w:t>Pop.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CC291C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</w:t>
            </w:r>
          </w:p>
        </w:tc>
        <w:tc>
          <w:tcPr>
            <w:tcW w:w="371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B51F1DF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M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1B8E04F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MV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C8230E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R</w:t>
            </w:r>
          </w:p>
        </w:tc>
        <w:tc>
          <w:tcPr>
            <w:tcW w:w="119" w:type="pct"/>
            <w:tcBorders>
              <w:top w:val="nil"/>
              <w:bottom w:val="single" w:sz="4" w:space="0" w:color="auto"/>
            </w:tcBorders>
          </w:tcPr>
          <w:p w14:paraId="099B1804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</w:p>
        </w:tc>
        <w:tc>
          <w:tcPr>
            <w:tcW w:w="315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DF4FBDD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i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i/>
                <w:sz w:val="20"/>
                <w:szCs w:val="20"/>
                <w:lang w:val="en-US"/>
              </w:rPr>
              <w:t>Pop.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A6F1FC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2314F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 xml:space="preserve">MLM 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</w:tcPr>
          <w:p w14:paraId="00E85BB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MV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D134B6D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MLR</w:t>
            </w:r>
          </w:p>
        </w:tc>
      </w:tr>
      <w:tr w:rsidR="002211BE" w:rsidRPr="007D1262" w14:paraId="3334E8FD" w14:textId="77777777" w:rsidTr="00610DB4">
        <w:tc>
          <w:tcPr>
            <w:tcW w:w="196" w:type="pct"/>
            <w:tcBorders>
              <w:top w:val="single" w:sz="4" w:space="0" w:color="auto"/>
              <w:left w:val="nil"/>
            </w:tcBorders>
          </w:tcPr>
          <w:p w14:paraId="25DF863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.4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</w:tcBorders>
          </w:tcPr>
          <w:p w14:paraId="0B2D4786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bottom w:val="nil"/>
            </w:tcBorders>
          </w:tcPr>
          <w:p w14:paraId="631D9B1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single" w:sz="4" w:space="0" w:color="auto"/>
              <w:bottom w:val="nil"/>
              <w:right w:val="nil"/>
            </w:tcBorders>
          </w:tcPr>
          <w:p w14:paraId="01D3E98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B177B1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6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84990E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44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947CE7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8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2C8BD6B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59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A1773F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80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0C85FC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20F946F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8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ABE4E2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52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1C9E4B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36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959496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C928D6">
              <w:rPr>
                <w:sz w:val="20"/>
                <w:szCs w:val="20"/>
                <w:highlight w:val="lightGray"/>
              </w:rPr>
              <w:t>.076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161E25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96</w:t>
            </w:r>
          </w:p>
        </w:tc>
      </w:tr>
      <w:tr w:rsidR="002211BE" w:rsidRPr="007D1262" w14:paraId="3F8E8152" w14:textId="77777777" w:rsidTr="00610DB4">
        <w:tc>
          <w:tcPr>
            <w:tcW w:w="196" w:type="pct"/>
            <w:tcBorders>
              <w:left w:val="nil"/>
            </w:tcBorders>
          </w:tcPr>
          <w:p w14:paraId="0FDB1365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6283C93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74CBB77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464A6B0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2FF8F63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0B3DF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6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54918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134FE6">
              <w:rPr>
                <w:sz w:val="20"/>
                <w:szCs w:val="20"/>
                <w:highlight w:val="lightGray"/>
              </w:rPr>
              <w:t>.057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5FEACB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BF462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6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F3799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8DA3BA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8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3CEDDA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91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1B1E2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8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606BA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0EA2F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48</w:t>
            </w:r>
          </w:p>
        </w:tc>
      </w:tr>
      <w:tr w:rsidR="002211BE" w:rsidRPr="007D1262" w14:paraId="6C0296F2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59040B57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0B33FFAC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E40EA6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12D3B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51E6E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1425A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2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DF63E0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AB7819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8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CF45ED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4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5E7532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6D81A3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8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2134A3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4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9121CE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4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6ECBC3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3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2FD571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04</w:t>
            </w:r>
          </w:p>
        </w:tc>
      </w:tr>
      <w:tr w:rsidR="002211BE" w:rsidRPr="007D1262" w14:paraId="01211A94" w14:textId="77777777" w:rsidTr="00610DB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3A65A55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.8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6884FC4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D0264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599237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4B1DB2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3BF2E1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24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85764D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76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BC4996B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03E8DE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29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AD62C8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5765868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82A7E2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1.00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137498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05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10BCCC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9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CBCC6B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90</w:t>
            </w:r>
          </w:p>
        </w:tc>
      </w:tr>
      <w:tr w:rsidR="002211BE" w:rsidRPr="007D1262" w14:paraId="50558F71" w14:textId="77777777" w:rsidTr="00610DB4">
        <w:tc>
          <w:tcPr>
            <w:tcW w:w="196" w:type="pct"/>
            <w:tcBorders>
              <w:top w:val="nil"/>
              <w:left w:val="nil"/>
            </w:tcBorders>
          </w:tcPr>
          <w:p w14:paraId="6E05520A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5D294544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13531BD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765FF4A6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5A397392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139E3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13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A8F58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DFFE34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27F9A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0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A0DFD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6B938F1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CA419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8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4398C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36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499A8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B9433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66</w:t>
            </w:r>
          </w:p>
        </w:tc>
      </w:tr>
      <w:tr w:rsidR="002211BE" w:rsidRPr="007D1262" w14:paraId="06F834E0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7D6CCDC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521FEC97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C442D6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44C762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A1EAE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8BE1DE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08EDDC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1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3DFA6A4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7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60898A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7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2D5110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2FBD3CC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1F91C2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9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CBA6D0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6F62D8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7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D3CF7B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4</w:t>
            </w:r>
          </w:p>
        </w:tc>
      </w:tr>
      <w:tr w:rsidR="002211BE" w:rsidRPr="007D1262" w14:paraId="48C6E59D" w14:textId="77777777" w:rsidTr="002079C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7B111F7B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5AF1B508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BADDC9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DB0E61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C39F71" w14:textId="570D24FB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DC883CD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84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0750979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24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4F90AB3" w14:textId="77777777" w:rsidR="002211BE" w:rsidRPr="0036303B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57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11C4129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94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3FC6F7D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4DE955" w14:textId="67D1060D" w:rsidR="002211BE" w:rsidRPr="002211BE" w:rsidRDefault="002211BE" w:rsidP="002211BE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5FD6A8D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1.00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5ED62B1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90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EEFCE01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96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0BEF4EC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45</w:t>
            </w:r>
          </w:p>
        </w:tc>
      </w:tr>
      <w:tr w:rsidR="002211BE" w:rsidRPr="007D1262" w14:paraId="4E1E1634" w14:textId="77777777" w:rsidTr="002079C4">
        <w:tc>
          <w:tcPr>
            <w:tcW w:w="196" w:type="pct"/>
            <w:tcBorders>
              <w:top w:val="nil"/>
              <w:left w:val="nil"/>
            </w:tcBorders>
          </w:tcPr>
          <w:p w14:paraId="116396BF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349AE7A4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35B558A5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09167229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3D26358F" w14:textId="632034C8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E17E4B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7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B71129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1A2CEE" w14:textId="77777777" w:rsidR="002211BE" w:rsidRPr="0036303B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3A9AE6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1</w:t>
            </w:r>
            <w:r>
              <w:rPr>
                <w:sz w:val="20"/>
                <w:szCs w:val="20"/>
              </w:rPr>
              <w:t>16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554DBC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3993F984" w14:textId="717E4AA9" w:rsidR="002211BE" w:rsidRPr="002211BE" w:rsidRDefault="002211BE" w:rsidP="002211BE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D81D15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1.0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E0B08F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3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E2103B" w14:textId="77777777" w:rsidR="002211BE" w:rsidRPr="00E65F31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4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955656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80</w:t>
            </w:r>
          </w:p>
        </w:tc>
      </w:tr>
      <w:tr w:rsidR="002211BE" w:rsidRPr="007D1262" w14:paraId="67A58CEC" w14:textId="77777777" w:rsidTr="002079C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7346B78F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7AFCCDA6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6A5E4D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-2.0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B099B2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3.18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0526D2" w14:textId="3D13A5F6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8AF0202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CECD7A7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134FE6">
              <w:rPr>
                <w:sz w:val="20"/>
                <w:szCs w:val="20"/>
                <w:highlight w:val="lightGray"/>
              </w:rPr>
              <w:t>.07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519DBBC" w14:textId="77777777" w:rsidR="002211BE" w:rsidRPr="0036303B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6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C0FB2BB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36303B">
              <w:rPr>
                <w:sz w:val="20"/>
                <w:szCs w:val="20"/>
                <w:highlight w:val="lightGray"/>
              </w:rPr>
              <w:t>.076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1489E75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F39EFB" w14:textId="36BBE54C" w:rsidR="002211BE" w:rsidRPr="002211BE" w:rsidRDefault="002211BE" w:rsidP="002211BE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226F107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1.0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AF989C9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4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227C1C2" w14:textId="77777777" w:rsidR="002211BE" w:rsidRPr="00E65F31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32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40EBDF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8</w:t>
            </w:r>
          </w:p>
        </w:tc>
      </w:tr>
      <w:tr w:rsidR="002211BE" w:rsidRPr="007D1262" w14:paraId="1B20968D" w14:textId="77777777" w:rsidTr="00610DB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551C1B71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.4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3255927F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7E1E0D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7A5AC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F8C475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995794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8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65A31D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4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D36126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36303B">
              <w:rPr>
                <w:sz w:val="20"/>
                <w:szCs w:val="20"/>
                <w:highlight w:val="lightGray"/>
              </w:rPr>
              <w:t>.063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E6C5CA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8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E2B095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4135CC7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8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5DAFAE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03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CD8947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41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BC4483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6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413152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16</w:t>
            </w:r>
          </w:p>
        </w:tc>
      </w:tr>
      <w:tr w:rsidR="002211BE" w:rsidRPr="007D1262" w14:paraId="26149739" w14:textId="77777777" w:rsidTr="00610DB4">
        <w:tc>
          <w:tcPr>
            <w:tcW w:w="196" w:type="pct"/>
            <w:tcBorders>
              <w:top w:val="nil"/>
              <w:left w:val="nil"/>
            </w:tcBorders>
          </w:tcPr>
          <w:p w14:paraId="4C3C570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41E4273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68C0A01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40C9DCD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1B2AA33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C5214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9B14B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101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7560A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08DF4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1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6A51A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CB499C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D3CCA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05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5DDFA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59049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1224A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94</w:t>
            </w:r>
          </w:p>
        </w:tc>
      </w:tr>
      <w:tr w:rsidR="002211BE" w:rsidRPr="007D1262" w14:paraId="5D39B02A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7EFA320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5F5F46CF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2C59A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77349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28E95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0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D8D2EF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13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C4E6FB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820F16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2DB187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0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45C78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205228C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0B22C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17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8424F4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2E799C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6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A042CD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6</w:t>
            </w:r>
          </w:p>
        </w:tc>
      </w:tr>
      <w:tr w:rsidR="002211BE" w:rsidRPr="007D1262" w14:paraId="556DF9AA" w14:textId="77777777" w:rsidTr="00610DB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09282D9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.8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6569CB7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AEF39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C2ADA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8CF7C5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60A366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196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0D6E91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1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FB8C3A2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63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E362B8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9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F31398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E79D022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232702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81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404A2A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70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0E042C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66E6D9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28</w:t>
            </w:r>
          </w:p>
        </w:tc>
      </w:tr>
      <w:tr w:rsidR="002211BE" w:rsidRPr="007D1262" w14:paraId="2237035E" w14:textId="77777777" w:rsidTr="00610DB4">
        <w:tc>
          <w:tcPr>
            <w:tcW w:w="196" w:type="pct"/>
            <w:tcBorders>
              <w:top w:val="nil"/>
              <w:left w:val="nil"/>
            </w:tcBorders>
          </w:tcPr>
          <w:p w14:paraId="770FCC1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3416812D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5E6672F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1B5447F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0B5A96D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599F7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4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470DD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E9DB3F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7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8CF54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7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AB56A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22809AD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0816D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1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617D5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2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124BC6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7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F1A44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70</w:t>
            </w:r>
          </w:p>
        </w:tc>
      </w:tr>
      <w:tr w:rsidR="002211BE" w:rsidRPr="007D1262" w14:paraId="1E2BCA3B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3388F801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289F037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541862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385DFC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7A8C73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16AF40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2007E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ADD246E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78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0CB6A2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9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6B50E8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AFA0949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543111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3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8F49B1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8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AEEB079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80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1F4FA1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2</w:t>
            </w:r>
          </w:p>
        </w:tc>
      </w:tr>
      <w:tr w:rsidR="002211BE" w:rsidRPr="007D1262" w14:paraId="7F3D41F7" w14:textId="77777777" w:rsidTr="002079C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10FA0CE8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63CDE118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413420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79AABC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97B290" w14:textId="32C1536D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0A9DDA3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1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FA866D8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0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A7E58E4" w14:textId="77777777" w:rsidR="002211BE" w:rsidRPr="0036303B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5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C24F64C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6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109A8C8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9D056F" w14:textId="3362EBDE" w:rsidR="002211BE" w:rsidRPr="002211BE" w:rsidRDefault="002211BE" w:rsidP="002211BE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4E621B5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6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BA7E0F0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25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26D3C44" w14:textId="77777777" w:rsidR="002211BE" w:rsidRPr="00E65F31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65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3ADD7D1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91</w:t>
            </w:r>
          </w:p>
        </w:tc>
      </w:tr>
      <w:tr w:rsidR="002211BE" w:rsidRPr="007D1262" w14:paraId="4F7D5BFF" w14:textId="77777777" w:rsidTr="002079C4">
        <w:tc>
          <w:tcPr>
            <w:tcW w:w="196" w:type="pct"/>
            <w:tcBorders>
              <w:top w:val="nil"/>
              <w:left w:val="nil"/>
            </w:tcBorders>
          </w:tcPr>
          <w:p w14:paraId="6C18A726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08D157EA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62267044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77ADCCBF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6194B8BD" w14:textId="49FF6127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802685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54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527975" w14:textId="77777777" w:rsidR="002211BE" w:rsidRPr="00134FE6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134FE6">
              <w:rPr>
                <w:sz w:val="20"/>
                <w:szCs w:val="20"/>
                <w:highlight w:val="lightGray"/>
              </w:rPr>
              <w:t>.079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0A5FBD" w14:textId="77777777" w:rsidR="002211BE" w:rsidRPr="0036303B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078E29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5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CE56CBA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5888C707" w14:textId="096F6B39" w:rsidR="002211BE" w:rsidRPr="002211BE" w:rsidRDefault="002211BE" w:rsidP="002211BE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483EDF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88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A0B6FE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992123" w14:textId="77777777" w:rsidR="002211BE" w:rsidRPr="00E65F31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9A5D2D">
              <w:rPr>
                <w:sz w:val="20"/>
                <w:szCs w:val="20"/>
              </w:rPr>
              <w:t>.02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992717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83</w:t>
            </w:r>
          </w:p>
        </w:tc>
      </w:tr>
      <w:tr w:rsidR="002211BE" w:rsidRPr="007D1262" w14:paraId="7A7C647C" w14:textId="77777777" w:rsidTr="002079C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173F19C9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6ACCE6D2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BFE5F9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E659A6" w14:textId="77777777" w:rsidR="002211BE" w:rsidRPr="007D1262" w:rsidRDefault="002211BE" w:rsidP="002211BE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0A0721" w14:textId="3C131E00" w:rsidR="002211BE" w:rsidRPr="002211BE" w:rsidRDefault="002211BE" w:rsidP="002211BE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CC03DF4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2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6157FA0" w14:textId="77777777" w:rsidR="002211BE" w:rsidRPr="00134FE6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134FE6">
              <w:rPr>
                <w:sz w:val="20"/>
                <w:szCs w:val="20"/>
                <w:highlight w:val="lightGray"/>
              </w:rPr>
              <w:t>.061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1CDE9A1" w14:textId="77777777" w:rsidR="002211BE" w:rsidRPr="0036303B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3888A6D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A5276D">
              <w:rPr>
                <w:sz w:val="20"/>
                <w:szCs w:val="20"/>
                <w:highlight w:val="lightGray"/>
              </w:rPr>
              <w:t>.064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8332F44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A94255" w14:textId="184B67D1" w:rsidR="002211BE" w:rsidRPr="002211BE" w:rsidRDefault="002211BE" w:rsidP="002211BE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211BE">
              <w:rPr>
                <w:rFonts w:eastAsia="SimSun"/>
                <w:b/>
                <w:sz w:val="20"/>
                <w:lang w:val="en-US"/>
              </w:rPr>
              <w:t>.002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E628FD2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1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6343611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C0B0EA7" w14:textId="77777777" w:rsidR="002211BE" w:rsidRPr="00E65F31" w:rsidRDefault="002211BE" w:rsidP="002211BE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32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F3E0CC3" w14:textId="77777777" w:rsidR="002211BE" w:rsidRPr="002D26E1" w:rsidRDefault="002211BE" w:rsidP="002211BE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2</w:t>
            </w:r>
          </w:p>
        </w:tc>
      </w:tr>
      <w:tr w:rsidR="002211BE" w:rsidRPr="007D1262" w14:paraId="4DD0EF3E" w14:textId="77777777" w:rsidTr="00610DB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1127EC7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.4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43A7A88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F8792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4D165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5F4939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2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E88D0F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2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1C59BF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095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4FC9BAA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9EC68D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45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D7E5CF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3C1424D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93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819644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14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127FB1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77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5D957C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E65F31">
              <w:rPr>
                <w:sz w:val="20"/>
                <w:szCs w:val="20"/>
                <w:highlight w:val="lightGray"/>
              </w:rPr>
              <w:t>.068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E09821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73</w:t>
            </w:r>
          </w:p>
        </w:tc>
      </w:tr>
      <w:tr w:rsidR="002211BE" w:rsidRPr="007D1262" w14:paraId="6872BC6C" w14:textId="77777777" w:rsidTr="00610DB4">
        <w:tc>
          <w:tcPr>
            <w:tcW w:w="196" w:type="pct"/>
            <w:tcBorders>
              <w:top w:val="nil"/>
              <w:left w:val="nil"/>
            </w:tcBorders>
          </w:tcPr>
          <w:p w14:paraId="63770898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68919EB6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358290BF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6CF7C70D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789C2B7D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2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3D5EA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6543C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472D7E">
              <w:rPr>
                <w:sz w:val="20"/>
                <w:szCs w:val="20"/>
                <w:highlight w:val="lightGray"/>
              </w:rPr>
              <w:t>.06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E6D11D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5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F0FD81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44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3A320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9D18D1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9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3CDFCA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77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61FD0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65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34495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EE3BA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16</w:t>
            </w:r>
          </w:p>
        </w:tc>
      </w:tr>
      <w:tr w:rsidR="002211BE" w:rsidRPr="007D1262" w14:paraId="2EA890F1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14B35DC5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4020FC9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865B1C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62147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B8FF0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12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E1BFCB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2BBD90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7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B81600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D4E6DE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50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4DBE51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2F105A3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9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3722D5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17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E41FE1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7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4BE1EAF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48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CAC078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02</w:t>
            </w:r>
          </w:p>
        </w:tc>
      </w:tr>
      <w:tr w:rsidR="002211BE" w:rsidRPr="007D1262" w14:paraId="34C5A127" w14:textId="77777777" w:rsidTr="00610DB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13CD466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.8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45133AA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BF0DD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81ADEA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F9E38C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F9B16F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2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BCC3EB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9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58FF065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68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E05FF6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3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724BCE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770E97A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1B9C03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47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E0EED9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69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DBDB93D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73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2781B8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75</w:t>
            </w:r>
          </w:p>
        </w:tc>
      </w:tr>
      <w:tr w:rsidR="002211BE" w:rsidRPr="007D1262" w14:paraId="09612063" w14:textId="77777777" w:rsidTr="00610DB4">
        <w:tc>
          <w:tcPr>
            <w:tcW w:w="196" w:type="pct"/>
            <w:tcBorders>
              <w:top w:val="nil"/>
              <w:left w:val="nil"/>
            </w:tcBorders>
          </w:tcPr>
          <w:p w14:paraId="1CC4201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nil"/>
              <w:right w:val="nil"/>
            </w:tcBorders>
          </w:tcPr>
          <w:p w14:paraId="2B102B23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  <w:left w:val="nil"/>
              <w:bottom w:val="nil"/>
              <w:right w:val="nil"/>
            </w:tcBorders>
          </w:tcPr>
          <w:p w14:paraId="26539F34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</w:tcPr>
          <w:p w14:paraId="710F5E4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75A112E6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5EEF7A" w14:textId="77777777" w:rsidR="00A754A6" w:rsidRPr="002656B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2656BB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15E0C8" w14:textId="77777777" w:rsidR="00A754A6" w:rsidRPr="00134FE6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134FE6">
              <w:rPr>
                <w:sz w:val="20"/>
                <w:szCs w:val="20"/>
                <w:highlight w:val="lightGray"/>
              </w:rPr>
              <w:t>.070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5D1ABE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5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0D7CCCF" w14:textId="77777777" w:rsidR="00A754A6" w:rsidRPr="00A5276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A5276D">
              <w:rPr>
                <w:sz w:val="20"/>
                <w:szCs w:val="20"/>
                <w:highlight w:val="lightGray"/>
              </w:rPr>
              <w:t>.073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D8D640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6A01FCE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F0F16A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0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16A1F3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3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3D35B0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7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416234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34</w:t>
            </w:r>
          </w:p>
        </w:tc>
      </w:tr>
      <w:tr w:rsidR="002211BE" w:rsidRPr="007D1262" w14:paraId="2CBB7AAF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6E2431F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  <w:bottom w:val="single" w:sz="4" w:space="0" w:color="auto"/>
              <w:right w:val="nil"/>
            </w:tcBorders>
          </w:tcPr>
          <w:p w14:paraId="7D9E56FA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7BAB22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610A00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C962E4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.05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AE383D7" w14:textId="77777777" w:rsidR="00A754A6" w:rsidRPr="002656B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2656BB">
              <w:rPr>
                <w:sz w:val="20"/>
                <w:szCs w:val="20"/>
                <w:highlight w:val="lightGray"/>
              </w:rPr>
              <w:t>.07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545C618" w14:textId="77777777" w:rsidR="00A754A6" w:rsidRPr="00134FE6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134FE6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0CD4B47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65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ECDC459" w14:textId="77777777" w:rsidR="00A754A6" w:rsidRPr="00A5276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A5276D">
              <w:rPr>
                <w:sz w:val="20"/>
                <w:szCs w:val="20"/>
                <w:highlight w:val="lightGray"/>
              </w:rPr>
              <w:t>.070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6F2773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ED3DCE1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.0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0CD9F8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B6D8DD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6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4E7CA8D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2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B523B58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6</w:t>
            </w:r>
          </w:p>
        </w:tc>
      </w:tr>
      <w:tr w:rsidR="002211BE" w:rsidRPr="007D1262" w14:paraId="3D34806C" w14:textId="77777777" w:rsidTr="00610DB4">
        <w:tc>
          <w:tcPr>
            <w:tcW w:w="196" w:type="pct"/>
            <w:tcBorders>
              <w:top w:val="single" w:sz="4" w:space="0" w:color="auto"/>
              <w:left w:val="nil"/>
              <w:bottom w:val="nil"/>
            </w:tcBorders>
          </w:tcPr>
          <w:p w14:paraId="2F5E4BA4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  <w:right w:val="nil"/>
            </w:tcBorders>
          </w:tcPr>
          <w:p w14:paraId="4F8891AB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200</w:t>
            </w:r>
          </w:p>
        </w:tc>
        <w:tc>
          <w:tcPr>
            <w:tcW w:w="42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4924B6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1240EC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51594E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8DBC85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0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2A0DA7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7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FE9D78E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5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8FF31A3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09</w:t>
            </w:r>
          </w:p>
        </w:tc>
        <w:tc>
          <w:tcPr>
            <w:tcW w:w="1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12005E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48EE734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948748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22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BAB598E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61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7974F64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40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2CD68A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67</w:t>
            </w:r>
          </w:p>
        </w:tc>
      </w:tr>
      <w:tr w:rsidR="002211BE" w:rsidRPr="007D1262" w14:paraId="102B31DF" w14:textId="77777777" w:rsidTr="00610DB4">
        <w:tc>
          <w:tcPr>
            <w:tcW w:w="196" w:type="pct"/>
            <w:tcBorders>
              <w:top w:val="nil"/>
              <w:left w:val="nil"/>
            </w:tcBorders>
          </w:tcPr>
          <w:p w14:paraId="222F7A17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top w:val="nil"/>
            </w:tcBorders>
          </w:tcPr>
          <w:p w14:paraId="126B8971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500</w:t>
            </w:r>
          </w:p>
        </w:tc>
        <w:tc>
          <w:tcPr>
            <w:tcW w:w="423" w:type="pct"/>
            <w:tcBorders>
              <w:top w:val="nil"/>
            </w:tcBorders>
          </w:tcPr>
          <w:p w14:paraId="428479A9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bottom w:val="nil"/>
              <w:right w:val="nil"/>
            </w:tcBorders>
          </w:tcPr>
          <w:p w14:paraId="6F3C186A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</w:tcPr>
          <w:p w14:paraId="6F819A68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0D8A61" w14:textId="77777777" w:rsidR="00A754A6" w:rsidRPr="002656B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2656BB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829C27" w14:textId="77777777" w:rsidR="00A754A6" w:rsidRPr="00134FE6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134FE6">
              <w:rPr>
                <w:sz w:val="20"/>
                <w:szCs w:val="20"/>
                <w:highlight w:val="lightGray"/>
              </w:rPr>
              <w:t>.068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1AD7A1B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4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3233E6" w14:textId="77777777" w:rsidR="00A754A6" w:rsidRPr="00A5276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A5276D">
              <w:rPr>
                <w:sz w:val="20"/>
                <w:szCs w:val="20"/>
                <w:highlight w:val="lightGray"/>
              </w:rPr>
              <w:t>.069</w:t>
            </w:r>
          </w:p>
        </w:tc>
        <w:tc>
          <w:tcPr>
            <w:tcW w:w="11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FDF372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711DAE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8C57B5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9</w:t>
            </w:r>
          </w:p>
        </w:tc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0D76C6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4</w:t>
            </w:r>
          </w:p>
        </w:tc>
        <w:tc>
          <w:tcPr>
            <w:tcW w:w="44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92505D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3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21CFB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24</w:t>
            </w:r>
          </w:p>
        </w:tc>
      </w:tr>
      <w:tr w:rsidR="002211BE" w:rsidRPr="007D1262" w14:paraId="768AB767" w14:textId="77777777" w:rsidTr="00610DB4">
        <w:tc>
          <w:tcPr>
            <w:tcW w:w="196" w:type="pct"/>
            <w:tcBorders>
              <w:left w:val="nil"/>
              <w:bottom w:val="single" w:sz="4" w:space="0" w:color="auto"/>
            </w:tcBorders>
          </w:tcPr>
          <w:p w14:paraId="6424F1E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</w:p>
        </w:tc>
        <w:tc>
          <w:tcPr>
            <w:tcW w:w="329" w:type="pct"/>
            <w:tcBorders>
              <w:bottom w:val="single" w:sz="4" w:space="0" w:color="auto"/>
            </w:tcBorders>
          </w:tcPr>
          <w:p w14:paraId="786220F5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423" w:type="pct"/>
            <w:tcBorders>
              <w:bottom w:val="single" w:sz="4" w:space="0" w:color="auto"/>
            </w:tcBorders>
          </w:tcPr>
          <w:p w14:paraId="67974D9D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68" w:type="pct"/>
            <w:tcBorders>
              <w:top w:val="nil"/>
              <w:bottom w:val="single" w:sz="4" w:space="0" w:color="auto"/>
              <w:right w:val="nil"/>
            </w:tcBorders>
          </w:tcPr>
          <w:p w14:paraId="32896E8E" w14:textId="77777777" w:rsidR="00A754A6" w:rsidRPr="007D1262" w:rsidRDefault="00A754A6" w:rsidP="00610DB4">
            <w:pPr>
              <w:spacing w:line="240" w:lineRule="auto"/>
              <w:jc w:val="right"/>
              <w:rPr>
                <w:rFonts w:eastAsia="SimSun"/>
                <w:sz w:val="20"/>
                <w:szCs w:val="20"/>
                <w:lang w:val="en-US"/>
              </w:rPr>
            </w:pPr>
            <w:r w:rsidRPr="007D1262">
              <w:rPr>
                <w:rFonts w:eastAsia="SimSun"/>
                <w:sz w:val="20"/>
                <w:szCs w:val="20"/>
                <w:lang w:val="en-US"/>
              </w:rPr>
              <w:t>0</w:t>
            </w: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63145A" w14:textId="77777777" w:rsidR="00A754A6" w:rsidRPr="002D26E1" w:rsidRDefault="00A754A6" w:rsidP="00610DB4">
            <w:pPr>
              <w:spacing w:line="240" w:lineRule="auto"/>
              <w:jc w:val="right"/>
              <w:rPr>
                <w:rFonts w:eastAsia="SimSun"/>
                <w:b/>
                <w:sz w:val="20"/>
                <w:szCs w:val="20"/>
                <w:lang w:val="en-US"/>
              </w:rPr>
            </w:pPr>
            <w:r w:rsidRPr="002D26E1">
              <w:rPr>
                <w:rFonts w:eastAsia="SimSun"/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D10A793" w14:textId="77777777" w:rsidR="00A754A6" w:rsidRPr="002656B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2656BB">
              <w:rPr>
                <w:sz w:val="20"/>
                <w:szCs w:val="20"/>
                <w:highlight w:val="lightGray"/>
              </w:rPr>
              <w:t>.06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2F974F0" w14:textId="77777777" w:rsidR="00A754A6" w:rsidRPr="00134FE6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134FE6">
              <w:rPr>
                <w:sz w:val="20"/>
                <w:szCs w:val="20"/>
                <w:highlight w:val="lightGray"/>
              </w:rPr>
              <w:t>.059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708006A" w14:textId="77777777" w:rsidR="00A754A6" w:rsidRPr="0036303B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36303B">
              <w:rPr>
                <w:sz w:val="20"/>
                <w:szCs w:val="20"/>
                <w:highlight w:val="lightGray"/>
              </w:rPr>
              <w:t>.050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904CB90" w14:textId="77777777" w:rsidR="00A754A6" w:rsidRPr="00A5276D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A5276D">
              <w:rPr>
                <w:sz w:val="20"/>
                <w:szCs w:val="20"/>
                <w:highlight w:val="lightGray"/>
              </w:rPr>
              <w:t>.059</w:t>
            </w:r>
          </w:p>
        </w:tc>
        <w:tc>
          <w:tcPr>
            <w:tcW w:w="1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801F9E7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EDCDB4D" w14:textId="77777777" w:rsidR="00A754A6" w:rsidRPr="002D26E1" w:rsidRDefault="00A754A6" w:rsidP="00610DB4">
            <w:pPr>
              <w:spacing w:line="240" w:lineRule="auto"/>
              <w:jc w:val="right"/>
              <w:rPr>
                <w:b/>
                <w:sz w:val="20"/>
                <w:szCs w:val="20"/>
              </w:rPr>
            </w:pPr>
            <w:r w:rsidRPr="002D26E1">
              <w:rPr>
                <w:b/>
                <w:sz w:val="20"/>
                <w:szCs w:val="20"/>
              </w:rPr>
              <w:t>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9D5DE49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CBD4AAC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 w:rsidRPr="002D26E1">
              <w:rPr>
                <w:sz w:val="20"/>
                <w:szCs w:val="20"/>
              </w:rPr>
              <w:t>.086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4E66C25" w14:textId="77777777" w:rsidR="00A754A6" w:rsidRPr="00E65F31" w:rsidRDefault="00A754A6" w:rsidP="00610DB4">
            <w:pPr>
              <w:spacing w:line="240" w:lineRule="auto"/>
              <w:jc w:val="right"/>
              <w:rPr>
                <w:sz w:val="20"/>
                <w:szCs w:val="20"/>
                <w:highlight w:val="lightGray"/>
              </w:rPr>
            </w:pPr>
            <w:r w:rsidRPr="00E65F31">
              <w:rPr>
                <w:sz w:val="20"/>
                <w:szCs w:val="20"/>
                <w:highlight w:val="lightGray"/>
              </w:rPr>
              <w:t>.04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CFA21B" w14:textId="77777777" w:rsidR="00A754A6" w:rsidRPr="002D26E1" w:rsidRDefault="00A754A6" w:rsidP="00610DB4">
            <w:pPr>
              <w:spacing w:line="240" w:lineRule="auto"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6</w:t>
            </w:r>
          </w:p>
        </w:tc>
      </w:tr>
    </w:tbl>
    <w:p w14:paraId="42AAE334" w14:textId="77777777" w:rsidR="00A754A6" w:rsidRPr="00570162" w:rsidRDefault="00A754A6" w:rsidP="00A754A6">
      <w:pPr>
        <w:spacing w:line="240" w:lineRule="auto"/>
        <w:rPr>
          <w:rFonts w:eastAsia="SimSun"/>
          <w:i/>
        </w:rPr>
      </w:pPr>
    </w:p>
    <w:p w14:paraId="30DB143D" w14:textId="77777777" w:rsidR="00A754A6" w:rsidRPr="00570162" w:rsidRDefault="00A754A6" w:rsidP="00A754A6">
      <w:pPr>
        <w:spacing w:line="240" w:lineRule="auto"/>
      </w:pPr>
      <w:r w:rsidRPr="00570162">
        <w:rPr>
          <w:rFonts w:eastAsia="SimSun"/>
          <w:i/>
        </w:rPr>
        <w:t>Notes:</w:t>
      </w:r>
      <w:r w:rsidRPr="00570162">
        <w:t xml:space="preserve"> </w:t>
      </w:r>
      <w:r w:rsidRPr="00570162">
        <w:rPr>
          <w:rFonts w:eastAsia="SimSun"/>
        </w:rPr>
        <w:t xml:space="preserve">pop = population value; ML = likelihood ratio (LR) test statistic; MLM = </w:t>
      </w:r>
      <w:proofErr w:type="spellStart"/>
      <w:r w:rsidRPr="00570162">
        <w:rPr>
          <w:rFonts w:eastAsia="SimSun"/>
        </w:rPr>
        <w:t>Satorra-Bentler</w:t>
      </w:r>
      <w:proofErr w:type="spellEnd"/>
      <w:r w:rsidRPr="00570162">
        <w:rPr>
          <w:rFonts w:eastAsia="SimSun"/>
        </w:rPr>
        <w:t xml:space="preserve"> mean adjusted LR; MLMV = </w:t>
      </w:r>
      <w:proofErr w:type="spellStart"/>
      <w:r w:rsidRPr="00570162">
        <w:rPr>
          <w:rFonts w:eastAsia="SimSun"/>
        </w:rPr>
        <w:t>Asparouhov</w:t>
      </w:r>
      <w:proofErr w:type="spellEnd"/>
      <w:r w:rsidRPr="00570162">
        <w:rPr>
          <w:rFonts w:eastAsia="SimSun"/>
        </w:rPr>
        <w:t xml:space="preserve"> and </w:t>
      </w:r>
      <w:proofErr w:type="spellStart"/>
      <w:r w:rsidRPr="00570162">
        <w:rPr>
          <w:rFonts w:eastAsia="SimSun"/>
        </w:rPr>
        <w:t>Muthén</w:t>
      </w:r>
      <w:proofErr w:type="spellEnd"/>
      <w:r w:rsidRPr="00570162">
        <w:rPr>
          <w:rFonts w:eastAsia="SimSun"/>
        </w:rPr>
        <w:t xml:space="preserve"> mean and variance adjusted LR, MLR = </w:t>
      </w:r>
      <w:proofErr w:type="spellStart"/>
      <w:r w:rsidRPr="00570162">
        <w:rPr>
          <w:rFonts w:eastAsia="SimSun"/>
        </w:rPr>
        <w:t>Asparouhov</w:t>
      </w:r>
      <w:proofErr w:type="spellEnd"/>
      <w:r w:rsidRPr="00570162">
        <w:rPr>
          <w:rFonts w:eastAsia="SimSun"/>
        </w:rPr>
        <w:t xml:space="preserve"> and </w:t>
      </w:r>
      <w:proofErr w:type="spellStart"/>
      <w:r w:rsidRPr="00570162">
        <w:rPr>
          <w:rFonts w:eastAsia="SimSun"/>
        </w:rPr>
        <w:t>Muthén</w:t>
      </w:r>
      <w:proofErr w:type="spellEnd"/>
      <w:r w:rsidRPr="00570162">
        <w:rPr>
          <w:rFonts w:eastAsia="SimSun"/>
        </w:rPr>
        <w:t xml:space="preserve"> mean adjusted LR. Shaded results indicate acceptable rejection rates (between .0</w:t>
      </w:r>
      <w:r>
        <w:rPr>
          <w:rFonts w:eastAsia="SimSun"/>
        </w:rPr>
        <w:t>3 and .08</w:t>
      </w:r>
      <w:r w:rsidRPr="00570162">
        <w:rPr>
          <w:rFonts w:eastAsia="SimSun"/>
        </w:rPr>
        <w:t>).</w:t>
      </w:r>
    </w:p>
    <w:sectPr w:rsidR="00A754A6" w:rsidRPr="00570162" w:rsidSect="00610DB4">
      <w:headerReference w:type="default" r:id="rId1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F6FA4FE" w14:textId="77777777" w:rsidR="00AC167F" w:rsidRPr="000546A8" w:rsidRDefault="00AC167F" w:rsidP="000546A8">
      <w:pPr>
        <w:pStyle w:val="Footer"/>
      </w:pPr>
    </w:p>
  </w:endnote>
  <w:endnote w:type="continuationSeparator" w:id="0">
    <w:p w14:paraId="6A6DE7C2" w14:textId="77777777" w:rsidR="00AC167F" w:rsidRDefault="00AC167F" w:rsidP="007A636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710F56" w14:textId="77777777" w:rsidR="00AC167F" w:rsidRDefault="00AC167F" w:rsidP="007A6360">
      <w:pPr>
        <w:spacing w:line="240" w:lineRule="auto"/>
      </w:pPr>
      <w:r>
        <w:separator/>
      </w:r>
    </w:p>
  </w:footnote>
  <w:footnote w:type="continuationSeparator" w:id="0">
    <w:p w14:paraId="3E979B17" w14:textId="77777777" w:rsidR="00AC167F" w:rsidRDefault="00AC167F" w:rsidP="007A636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5F9C1AC" w14:textId="58CF7FF0" w:rsidR="00917B8C" w:rsidRDefault="00917B8C" w:rsidP="0068000B">
    <w:pPr>
      <w:pStyle w:val="Header"/>
      <w:jc w:val="right"/>
    </w:pPr>
    <w:r w:rsidRPr="0068000B">
      <w:t xml:space="preserve"> </w:t>
    </w:r>
    <w:r w:rsidRPr="004E6FEA">
      <w:rPr>
        <w:lang w:val="es-ES_tradnl"/>
      </w:rPr>
      <w:fldChar w:fldCharType="begin"/>
    </w:r>
    <w:r w:rsidRPr="0068000B">
      <w:instrText xml:space="preserve"> PAGE   \* MERGEFORMAT </w:instrText>
    </w:r>
    <w:r w:rsidRPr="004E6FEA">
      <w:rPr>
        <w:lang w:val="es-ES_tradnl"/>
      </w:rPr>
      <w:fldChar w:fldCharType="separate"/>
    </w:r>
    <w:r w:rsidR="0096023A">
      <w:rPr>
        <w:noProof/>
      </w:rPr>
      <w:t>4</w:t>
    </w:r>
    <w:r w:rsidRPr="004E6FEA">
      <w:rPr>
        <w:noProof/>
        <w:lang w:val="es-ES_tradnl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ED45705" w14:textId="75A1774E" w:rsidR="00917B8C" w:rsidRPr="004E6FEA" w:rsidRDefault="00917B8C" w:rsidP="00610DB4">
    <w:pPr>
      <w:pStyle w:val="Header"/>
      <w:jc w:val="right"/>
      <w:rPr>
        <w:lang w:val="es-ES_tradnl"/>
      </w:rPr>
    </w:pPr>
    <w:r>
      <w:rPr>
        <w:lang w:val="es-ES_tradnl"/>
      </w:rPr>
      <w:t xml:space="preserve">RMSEA </w:t>
    </w:r>
    <w:proofErr w:type="spellStart"/>
    <w:r>
      <w:rPr>
        <w:lang w:val="es-ES_tradnl"/>
      </w:rPr>
      <w:t>with</w:t>
    </w:r>
    <w:proofErr w:type="spellEnd"/>
    <w:r>
      <w:rPr>
        <w:lang w:val="es-ES_tradnl"/>
      </w:rPr>
      <w:t xml:space="preserve"> Non-normal Data </w:t>
    </w:r>
    <w:r w:rsidRPr="004E6FEA">
      <w:rPr>
        <w:lang w:val="es-ES_tradnl"/>
      </w:rPr>
      <w:fldChar w:fldCharType="begin"/>
    </w:r>
    <w:r w:rsidRPr="004E6FEA">
      <w:rPr>
        <w:lang w:val="es-ES_tradnl"/>
      </w:rPr>
      <w:instrText xml:space="preserve"> PAGE   \* MERGEFORMAT </w:instrText>
    </w:r>
    <w:r w:rsidRPr="004E6FEA">
      <w:rPr>
        <w:lang w:val="es-ES_tradnl"/>
      </w:rPr>
      <w:fldChar w:fldCharType="separate"/>
    </w:r>
    <w:r w:rsidR="0096023A">
      <w:rPr>
        <w:noProof/>
        <w:lang w:val="es-ES_tradnl"/>
      </w:rPr>
      <w:t>6</w:t>
    </w:r>
    <w:r w:rsidRPr="004E6FEA">
      <w:rPr>
        <w:noProof/>
        <w:lang w:val="es-ES_tradnl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517EBD"/>
    <w:multiLevelType w:val="hybridMultilevel"/>
    <w:tmpl w:val="1F66D0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FBB7734"/>
    <w:multiLevelType w:val="hybridMultilevel"/>
    <w:tmpl w:val="BBAE88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27B112F"/>
    <w:multiLevelType w:val="hybridMultilevel"/>
    <w:tmpl w:val="D83E7A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pos w:val="sectEnd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tLQwNjExNDUyszA0MDZT0lEKTi0uzszPAykwqgUACbSAbCwAAAA="/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7A6360"/>
    <w:rsid w:val="00022FD1"/>
    <w:rsid w:val="0004382B"/>
    <w:rsid w:val="000446DC"/>
    <w:rsid w:val="000546A8"/>
    <w:rsid w:val="00071807"/>
    <w:rsid w:val="00131466"/>
    <w:rsid w:val="002079C4"/>
    <w:rsid w:val="00215AFD"/>
    <w:rsid w:val="002211BE"/>
    <w:rsid w:val="002230AA"/>
    <w:rsid w:val="00244EB1"/>
    <w:rsid w:val="0025651E"/>
    <w:rsid w:val="002931B8"/>
    <w:rsid w:val="002B442D"/>
    <w:rsid w:val="002F20BE"/>
    <w:rsid w:val="00305B9D"/>
    <w:rsid w:val="00337CF4"/>
    <w:rsid w:val="003809A3"/>
    <w:rsid w:val="003A48AF"/>
    <w:rsid w:val="003B0A0C"/>
    <w:rsid w:val="00424901"/>
    <w:rsid w:val="0044528E"/>
    <w:rsid w:val="0044687D"/>
    <w:rsid w:val="00451839"/>
    <w:rsid w:val="00464A4B"/>
    <w:rsid w:val="00467FFE"/>
    <w:rsid w:val="00471F6E"/>
    <w:rsid w:val="00481029"/>
    <w:rsid w:val="00486EF2"/>
    <w:rsid w:val="004A6A5B"/>
    <w:rsid w:val="004C0C16"/>
    <w:rsid w:val="005249A0"/>
    <w:rsid w:val="005953D7"/>
    <w:rsid w:val="005974BF"/>
    <w:rsid w:val="00610DB4"/>
    <w:rsid w:val="00620100"/>
    <w:rsid w:val="0064101D"/>
    <w:rsid w:val="0065292F"/>
    <w:rsid w:val="006569FC"/>
    <w:rsid w:val="00675509"/>
    <w:rsid w:val="00677C3E"/>
    <w:rsid w:val="0068000B"/>
    <w:rsid w:val="0069626D"/>
    <w:rsid w:val="006B2D59"/>
    <w:rsid w:val="006B47CF"/>
    <w:rsid w:val="006C4325"/>
    <w:rsid w:val="006C56D9"/>
    <w:rsid w:val="006D2769"/>
    <w:rsid w:val="006D4BD4"/>
    <w:rsid w:val="007A6360"/>
    <w:rsid w:val="007C1186"/>
    <w:rsid w:val="007D5A10"/>
    <w:rsid w:val="007E73F0"/>
    <w:rsid w:val="008019D8"/>
    <w:rsid w:val="008465A9"/>
    <w:rsid w:val="00882DDA"/>
    <w:rsid w:val="008A10D1"/>
    <w:rsid w:val="009117CA"/>
    <w:rsid w:val="00917B8C"/>
    <w:rsid w:val="00926B96"/>
    <w:rsid w:val="00931D6D"/>
    <w:rsid w:val="009450CF"/>
    <w:rsid w:val="0096023A"/>
    <w:rsid w:val="00966814"/>
    <w:rsid w:val="0097325E"/>
    <w:rsid w:val="0099300E"/>
    <w:rsid w:val="009D5C0D"/>
    <w:rsid w:val="009E4DB5"/>
    <w:rsid w:val="00A00453"/>
    <w:rsid w:val="00A43375"/>
    <w:rsid w:val="00A5081F"/>
    <w:rsid w:val="00A7169A"/>
    <w:rsid w:val="00A754A6"/>
    <w:rsid w:val="00A90E9D"/>
    <w:rsid w:val="00AB2DD7"/>
    <w:rsid w:val="00AC167F"/>
    <w:rsid w:val="00B47EA5"/>
    <w:rsid w:val="00BC4DF2"/>
    <w:rsid w:val="00BF00A8"/>
    <w:rsid w:val="00C5620D"/>
    <w:rsid w:val="00DC2A39"/>
    <w:rsid w:val="00E21D91"/>
    <w:rsid w:val="00E36751"/>
    <w:rsid w:val="00E73F8C"/>
    <w:rsid w:val="00E95FE7"/>
    <w:rsid w:val="00F55337"/>
    <w:rsid w:val="00F676E8"/>
    <w:rsid w:val="00F75A38"/>
    <w:rsid w:val="00FB2BDF"/>
    <w:rsid w:val="00FB5F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F99A6E"/>
  <w15:chartTrackingRefBased/>
  <w15:docId w15:val="{5DE994DD-8321-450E-85BD-D338DBAD8D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papers"/>
    <w:qFormat/>
    <w:rsid w:val="007A6360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Heading1">
    <w:name w:val="heading 1"/>
    <w:aliases w:val="Papers,centered"/>
    <w:basedOn w:val="Normal"/>
    <w:next w:val="Normal"/>
    <w:link w:val="Heading1Char"/>
    <w:qFormat/>
    <w:rsid w:val="007A6360"/>
    <w:pPr>
      <w:keepNext/>
      <w:jc w:val="center"/>
      <w:outlineLvl w:val="0"/>
    </w:pPr>
  </w:style>
  <w:style w:type="paragraph" w:styleId="Heading2">
    <w:name w:val="heading 2"/>
    <w:basedOn w:val="Normal"/>
    <w:next w:val="Normal"/>
    <w:link w:val="Heading2Char"/>
    <w:qFormat/>
    <w:rsid w:val="007A6360"/>
    <w:pPr>
      <w:keepNext/>
      <w:outlineLvl w:val="1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Papers Char,centered Char"/>
    <w:basedOn w:val="DefaultParagraphFont"/>
    <w:link w:val="Heading1"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Heading2Char">
    <w:name w:val="Heading 2 Char"/>
    <w:basedOn w:val="DefaultParagraphFont"/>
    <w:link w:val="Heading2"/>
    <w:rsid w:val="007A6360"/>
    <w:rPr>
      <w:rFonts w:ascii="Times New Roman" w:eastAsia="Times New Roman" w:hAnsi="Times New Roman" w:cs="Times New Roman"/>
      <w:i/>
      <w:sz w:val="24"/>
      <w:szCs w:val="24"/>
      <w:lang w:eastAsia="en-US"/>
    </w:rPr>
  </w:style>
  <w:style w:type="table" w:styleId="TableGrid">
    <w:name w:val="Table Grid"/>
    <w:basedOn w:val="TableNormal"/>
    <w:rsid w:val="007A636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s-ES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A6360"/>
    <w:pPr>
      <w:ind w:left="720"/>
      <w:contextualSpacing/>
    </w:pPr>
  </w:style>
  <w:style w:type="paragraph" w:customStyle="1" w:styleId="Affiliation">
    <w:name w:val="Affiliation"/>
    <w:basedOn w:val="Normal"/>
    <w:qFormat/>
    <w:rsid w:val="007A6360"/>
    <w:pPr>
      <w:spacing w:before="240" w:line="360" w:lineRule="auto"/>
    </w:pPr>
    <w:rPr>
      <w:i/>
      <w:lang w:val="en-GB" w:eastAsia="en-GB"/>
    </w:rPr>
  </w:style>
  <w:style w:type="table" w:customStyle="1" w:styleId="TableGrid2">
    <w:name w:val="Table Grid2"/>
    <w:basedOn w:val="TableNormal"/>
    <w:next w:val="TableGrid"/>
    <w:rsid w:val="007A6360"/>
    <w:pPr>
      <w:spacing w:after="0" w:line="240" w:lineRule="auto"/>
    </w:pPr>
    <w:rPr>
      <w:rFonts w:ascii="Times New Roman" w:hAnsi="Times New Roman" w:cs="Times New Roman"/>
      <w:sz w:val="20"/>
      <w:szCs w:val="20"/>
      <w:lang w:val="es-ES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A636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0"/>
    <w:rsid w:val="007A6360"/>
    <w:pPr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0"/>
    <w:rsid w:val="007A6360"/>
    <w:pPr>
      <w:spacing w:line="240" w:lineRule="auto"/>
    </w:pPr>
  </w:style>
  <w:style w:type="character" w:customStyle="1" w:styleId="EndNoteBibliography0">
    <w:name w:val="EndNote Bibliography 字符"/>
    <w:basedOn w:val="DefaultParagraphFont"/>
    <w:link w:val="EndNoteBibliography"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MTConvertedEquation">
    <w:name w:val="MTConvertedEquation"/>
    <w:basedOn w:val="DefaultParagraphFont"/>
    <w:rsid w:val="007A6360"/>
    <w:rPr>
      <w:rFonts w:ascii="Times New Roman" w:hAnsi="Times New Roman" w:cs="Times New Roman"/>
      <w:noProof/>
      <w:sz w:val="24"/>
      <w:szCs w:val="24"/>
      <w:lang w:eastAsia="zh-CN"/>
    </w:rPr>
  </w:style>
  <w:style w:type="paragraph" w:customStyle="1" w:styleId="APAHeading1">
    <w:name w:val="APA Heading 1"/>
    <w:basedOn w:val="Heading1"/>
    <w:link w:val="APAHeading1Char"/>
    <w:qFormat/>
    <w:rsid w:val="007A6360"/>
    <w:rPr>
      <w:b/>
    </w:rPr>
  </w:style>
  <w:style w:type="character" w:customStyle="1" w:styleId="APAHeading1Char">
    <w:name w:val="APA Heading 1 Char"/>
    <w:basedOn w:val="DefaultParagraphFont"/>
    <w:link w:val="APAHeading1"/>
    <w:rsid w:val="007A6360"/>
    <w:rPr>
      <w:rFonts w:ascii="Times New Roman" w:eastAsia="Times New Roman" w:hAnsi="Times New Roman" w:cs="Times New Roman"/>
      <w:b/>
      <w:sz w:val="24"/>
      <w:szCs w:val="24"/>
      <w:lang w:eastAsia="en-US"/>
    </w:rPr>
  </w:style>
  <w:style w:type="paragraph" w:customStyle="1" w:styleId="APAHeading2">
    <w:name w:val="APA Heading 2"/>
    <w:basedOn w:val="Heading1"/>
    <w:link w:val="APAHeading2Char"/>
    <w:qFormat/>
    <w:rsid w:val="007A6360"/>
    <w:pPr>
      <w:jc w:val="left"/>
    </w:pPr>
    <w:rPr>
      <w:b/>
    </w:rPr>
  </w:style>
  <w:style w:type="character" w:customStyle="1" w:styleId="APAHeading2Char">
    <w:name w:val="APA Heading 2 Char"/>
    <w:basedOn w:val="DefaultParagraphFont"/>
    <w:link w:val="APAHeading2"/>
    <w:rsid w:val="007A6360"/>
    <w:rPr>
      <w:rFonts w:ascii="Times New Roman" w:eastAsia="Times New Roman" w:hAnsi="Times New Roman" w:cs="Times New Roman"/>
      <w:b/>
      <w:sz w:val="24"/>
      <w:szCs w:val="24"/>
      <w:lang w:eastAsia="en-US"/>
    </w:rPr>
  </w:style>
  <w:style w:type="paragraph" w:customStyle="1" w:styleId="APAHeading3">
    <w:name w:val="APA Heading 3"/>
    <w:basedOn w:val="APAHeading2"/>
    <w:link w:val="APAHeading3Char"/>
    <w:qFormat/>
    <w:rsid w:val="007A6360"/>
    <w:pPr>
      <w:ind w:firstLine="706"/>
    </w:pPr>
  </w:style>
  <w:style w:type="character" w:customStyle="1" w:styleId="APAHeading3Char">
    <w:name w:val="APA Heading 3 Char"/>
    <w:basedOn w:val="APAHeading2Char"/>
    <w:link w:val="APAHeading3"/>
    <w:rsid w:val="007A6360"/>
    <w:rPr>
      <w:rFonts w:ascii="Times New Roman" w:eastAsia="Times New Roman" w:hAnsi="Times New Roman" w:cs="Times New Roman"/>
      <w:b/>
      <w:sz w:val="24"/>
      <w:szCs w:val="24"/>
      <w:lang w:eastAsia="en-US"/>
    </w:rPr>
  </w:style>
  <w:style w:type="paragraph" w:styleId="EndnoteText">
    <w:name w:val="endnote text"/>
    <w:basedOn w:val="Normal"/>
    <w:link w:val="EndnoteTextChar"/>
    <w:semiHidden/>
    <w:rsid w:val="007A6360"/>
  </w:style>
  <w:style w:type="character" w:customStyle="1" w:styleId="EndnoteTextChar">
    <w:name w:val="Endnote Text Char"/>
    <w:basedOn w:val="DefaultParagraphFont"/>
    <w:link w:val="EndnoteText"/>
    <w:semiHidden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Footer">
    <w:name w:val="footer"/>
    <w:basedOn w:val="Normal"/>
    <w:link w:val="FooterChar"/>
    <w:autoRedefine/>
    <w:rsid w:val="007A6360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FootnoteReference">
    <w:name w:val="footnote reference"/>
    <w:basedOn w:val="DefaultParagraphFont"/>
    <w:rsid w:val="007A6360"/>
    <w:rPr>
      <w:vertAlign w:val="superscript"/>
    </w:rPr>
  </w:style>
  <w:style w:type="paragraph" w:styleId="FootnoteText">
    <w:name w:val="footnote text"/>
    <w:basedOn w:val="Normal"/>
    <w:link w:val="FootnoteTextChar"/>
    <w:rsid w:val="007A6360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7A6360"/>
    <w:rPr>
      <w:rFonts w:ascii="Times New Roman" w:eastAsia="Times New Roman" w:hAnsi="Times New Roman" w:cs="Times New Roman"/>
      <w:sz w:val="20"/>
      <w:szCs w:val="20"/>
      <w:lang w:eastAsia="en-US"/>
    </w:rPr>
  </w:style>
  <w:style w:type="paragraph" w:styleId="Header">
    <w:name w:val="header"/>
    <w:basedOn w:val="Normal"/>
    <w:link w:val="HeaderChar"/>
    <w:uiPriority w:val="99"/>
    <w:rsid w:val="007A6360"/>
    <w:pPr>
      <w:tabs>
        <w:tab w:val="right" w:pos="900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rsid w:val="007A6360"/>
    <w:rPr>
      <w:color w:val="0000FF"/>
      <w:u w:val="single"/>
    </w:rPr>
  </w:style>
  <w:style w:type="paragraph" w:customStyle="1" w:styleId="MTDisplayEquation">
    <w:name w:val="MTDisplayEquation"/>
    <w:basedOn w:val="Normal"/>
    <w:link w:val="MTDisplayEquationCar"/>
    <w:rsid w:val="007A6360"/>
    <w:pPr>
      <w:tabs>
        <w:tab w:val="center" w:pos="4510"/>
        <w:tab w:val="right" w:pos="9020"/>
      </w:tabs>
    </w:pPr>
  </w:style>
  <w:style w:type="character" w:customStyle="1" w:styleId="MTDisplayEquationCar">
    <w:name w:val="MTDisplayEquation Car"/>
    <w:basedOn w:val="DefaultParagraphFont"/>
    <w:link w:val="MTDisplayEquation"/>
    <w:rsid w:val="007A6360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MTDisplayEquationChar">
    <w:name w:val="MTDisplayEquation Char"/>
    <w:basedOn w:val="DefaultParagraphFont"/>
    <w:rsid w:val="007A6360"/>
    <w:rPr>
      <w:lang w:val="en-GB"/>
    </w:rPr>
  </w:style>
  <w:style w:type="character" w:customStyle="1" w:styleId="MTEquationSection">
    <w:name w:val="MTEquationSection"/>
    <w:basedOn w:val="DefaultParagraphFont"/>
    <w:rsid w:val="007A6360"/>
    <w:rPr>
      <w:vanish/>
      <w:color w:val="FF0000"/>
    </w:rPr>
  </w:style>
  <w:style w:type="paragraph" w:customStyle="1" w:styleId="Papersequationi">
    <w:name w:val="Papers: equation i=.."/>
    <w:basedOn w:val="MTDisplayEquation"/>
    <w:rsid w:val="007A6360"/>
    <w:pPr>
      <w:tabs>
        <w:tab w:val="right" w:pos="7920"/>
      </w:tabs>
    </w:pPr>
  </w:style>
  <w:style w:type="paragraph" w:customStyle="1" w:styleId="Papers2equations">
    <w:name w:val="Papers: 2 equations"/>
    <w:basedOn w:val="Papersequationi"/>
    <w:rsid w:val="007A6360"/>
    <w:pPr>
      <w:tabs>
        <w:tab w:val="clear" w:pos="4510"/>
        <w:tab w:val="clear" w:pos="7920"/>
        <w:tab w:val="clear" w:pos="9020"/>
        <w:tab w:val="center" w:pos="2880"/>
        <w:tab w:val="center" w:pos="5760"/>
        <w:tab w:val="right" w:pos="9014"/>
      </w:tabs>
    </w:pPr>
  </w:style>
  <w:style w:type="paragraph" w:customStyle="1" w:styleId="Papersseccion">
    <w:name w:val="Papers: seccion"/>
    <w:basedOn w:val="Normal"/>
    <w:rsid w:val="007A6360"/>
    <w:rPr>
      <w:b/>
    </w:rPr>
  </w:style>
  <w:style w:type="paragraph" w:customStyle="1" w:styleId="Paperstitulo">
    <w:name w:val="Papers: titulo"/>
    <w:basedOn w:val="Normal"/>
    <w:rsid w:val="007A6360"/>
  </w:style>
  <w:style w:type="paragraph" w:customStyle="1" w:styleId="references">
    <w:name w:val="references"/>
    <w:basedOn w:val="Normal"/>
    <w:rsid w:val="007A6360"/>
    <w:pPr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A636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6360"/>
    <w:rPr>
      <w:rFonts w:ascii="Segoe UI" w:eastAsia="Times New Roman" w:hAnsi="Segoe UI" w:cs="Segoe UI"/>
      <w:sz w:val="18"/>
      <w:szCs w:val="18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7A6360"/>
    <w:rPr>
      <w:vertAlign w:val="superscript"/>
    </w:rPr>
  </w:style>
  <w:style w:type="paragraph" w:styleId="Revision">
    <w:name w:val="Revision"/>
    <w:hidden/>
    <w:uiPriority w:val="99"/>
    <w:semiHidden/>
    <w:rsid w:val="007A636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A63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63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6360"/>
    <w:rPr>
      <w:rFonts w:ascii="Times New Roman" w:eastAsia="Times New Roman" w:hAnsi="Times New Roman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63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6360"/>
    <w:rPr>
      <w:rFonts w:ascii="Times New Roman" w:eastAsia="Times New Roman" w:hAnsi="Times New Roman" w:cs="Times New Roman"/>
      <w:b/>
      <w:bCs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10" Type="http://schemas.openxmlformats.org/officeDocument/2006/relationships/image" Target="media/image2.wmf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8430C2-EDB3-4531-A62D-817A73AECA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5</TotalTime>
  <Pages>1</Pages>
  <Words>2252</Words>
  <Characters>12842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 Carolina</Company>
  <LinksUpToDate>false</LinksUpToDate>
  <CharactersWithSpaces>150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O, CHUANJI</dc:creator>
  <cp:keywords/>
  <dc:description/>
  <cp:lastModifiedBy>GAO, CHUANJI</cp:lastModifiedBy>
  <cp:revision>19</cp:revision>
  <cp:lastPrinted>2019-05-30T18:18:00Z</cp:lastPrinted>
  <dcterms:created xsi:type="dcterms:W3CDTF">2019-04-14T12:13:00Z</dcterms:created>
  <dcterms:modified xsi:type="dcterms:W3CDTF">2019-05-30T1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marketing</vt:lpwstr>
  </property>
  <property fmtid="{D5CDD505-2E9C-101B-9397-08002B2CF9AE}" pid="17" name="Mendeley Recent Style Name 7_1">
    <vt:lpwstr>Journal of Marketing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540e144-3a91-3dd6-bbd2-13cc0a760fd2</vt:lpwstr>
  </property>
  <property fmtid="{D5CDD505-2E9C-101B-9397-08002B2CF9AE}" pid="24" name="Mendeley Citation Style_1">
    <vt:lpwstr>http://www.zotero.org/styles/apa</vt:lpwstr>
  </property>
  <property fmtid="{D5CDD505-2E9C-101B-9397-08002B2CF9AE}" pid="25" name="MTEquationNumber2">
    <vt:lpwstr>(#E1)</vt:lpwstr>
  </property>
  <property fmtid="{D5CDD505-2E9C-101B-9397-08002B2CF9AE}" pid="26" name="MTWinEqns">
    <vt:bool>true</vt:bool>
  </property>
</Properties>
</file>